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228E2F" w14:textId="3B3B8611" w:rsidR="0080797D" w:rsidRDefault="00CC6AAF" w:rsidP="0080797D">
      <w:pPr>
        <w:rPr>
          <w:rFonts w:eastAsia="Times New Roman" w:cs="Times New Roman"/>
          <w:lang w:val="en-US" w:eastAsia="en-GB"/>
        </w:rPr>
      </w:pPr>
      <w:r>
        <w:rPr>
          <w:rFonts w:eastAsia="Times New Roman" w:cs="Times New Roman"/>
          <w:lang w:val="en-US" w:eastAsia="en-GB"/>
        </w:rPr>
        <w:t>H</w:t>
      </w:r>
      <w:r w:rsidR="00E21AB1">
        <w:rPr>
          <w:rFonts w:eastAsia="Times New Roman" w:cs="Times New Roman"/>
          <w:lang w:val="en-US" w:eastAsia="en-GB"/>
        </w:rPr>
        <w:t xml:space="preserve">ip geometric parameters </w:t>
      </w:r>
      <w:r w:rsidR="00803DFD">
        <w:rPr>
          <w:rFonts w:eastAsia="Times New Roman" w:cs="Times New Roman"/>
          <w:lang w:val="en-US" w:eastAsia="en-GB"/>
        </w:rPr>
        <w:t xml:space="preserve">are associated </w:t>
      </w:r>
      <w:r w:rsidR="00E21AB1">
        <w:rPr>
          <w:rFonts w:eastAsia="Times New Roman" w:cs="Times New Roman"/>
          <w:lang w:val="en-US" w:eastAsia="en-GB"/>
        </w:rPr>
        <w:t>wit</w:t>
      </w:r>
      <w:r w:rsidR="0080797D">
        <w:rPr>
          <w:rFonts w:eastAsia="Times New Roman" w:cs="Times New Roman"/>
          <w:lang w:val="en-US" w:eastAsia="en-GB"/>
        </w:rPr>
        <w:t xml:space="preserve">h </w:t>
      </w:r>
      <w:r w:rsidR="0080797D" w:rsidRPr="007A0555">
        <w:rPr>
          <w:rFonts w:eastAsia="Times New Roman" w:cs="Times New Roman"/>
          <w:lang w:val="en-US" w:eastAsia="en-GB"/>
        </w:rPr>
        <w:t>radiographic and clinical hip</w:t>
      </w:r>
      <w:r w:rsidR="0080797D">
        <w:rPr>
          <w:rFonts w:eastAsia="Times New Roman" w:cs="Times New Roman"/>
          <w:lang w:val="en-US" w:eastAsia="en-GB"/>
        </w:rPr>
        <w:t xml:space="preserve"> osteoarthritis: findings from a cross-sectional study in</w:t>
      </w:r>
      <w:r w:rsidR="00306F17">
        <w:rPr>
          <w:rFonts w:eastAsia="Times New Roman" w:cs="Times New Roman"/>
          <w:lang w:val="en-US" w:eastAsia="en-GB"/>
        </w:rPr>
        <w:t xml:space="preserve"> UK</w:t>
      </w:r>
      <w:r w:rsidR="0080797D">
        <w:rPr>
          <w:rFonts w:eastAsia="Times New Roman" w:cs="Times New Roman"/>
          <w:lang w:val="en-US" w:eastAsia="en-GB"/>
        </w:rPr>
        <w:t xml:space="preserve"> </w:t>
      </w:r>
      <w:r w:rsidR="00DE114E">
        <w:rPr>
          <w:rFonts w:eastAsia="Times New Roman" w:cs="Times New Roman"/>
          <w:lang w:val="en-US" w:eastAsia="en-GB"/>
        </w:rPr>
        <w:t>Biobank</w:t>
      </w:r>
    </w:p>
    <w:p w14:paraId="4F027F84" w14:textId="77777777" w:rsidR="00715B22" w:rsidRDefault="00715B22" w:rsidP="007A0555">
      <w:pPr>
        <w:rPr>
          <w:rFonts w:eastAsia="Times New Roman" w:cs="Times New Roman"/>
          <w:lang w:val="en-US" w:eastAsia="en-GB"/>
        </w:rPr>
      </w:pPr>
    </w:p>
    <w:p w14:paraId="5946000B" w14:textId="3700EC26" w:rsidR="007A0555" w:rsidRDefault="007A0555" w:rsidP="007A0555">
      <w:pPr>
        <w:rPr>
          <w:rFonts w:eastAsia="Times New Roman" w:cs="Times New Roman"/>
          <w:vertAlign w:val="superscript"/>
          <w:lang w:eastAsia="en-GB"/>
        </w:rPr>
      </w:pPr>
      <w:proofErr w:type="spellStart"/>
      <w:r>
        <w:rPr>
          <w:rFonts w:eastAsia="Times New Roman" w:cs="Times New Roman"/>
          <w:lang w:eastAsia="en-GB"/>
        </w:rPr>
        <w:t>Heppenstall</w:t>
      </w:r>
      <w:proofErr w:type="spellEnd"/>
      <w:r>
        <w:rPr>
          <w:rFonts w:eastAsia="Times New Roman" w:cs="Times New Roman"/>
          <w:lang w:eastAsia="en-GB"/>
        </w:rPr>
        <w:t xml:space="preserve"> SV</w:t>
      </w:r>
      <w:r w:rsidR="008B47A6">
        <w:rPr>
          <w:rFonts w:eastAsia="Times New Roman" w:cs="Times New Roman"/>
          <w:lang w:eastAsia="en-GB"/>
        </w:rPr>
        <w:t xml:space="preserve"> BSc</w:t>
      </w:r>
      <w:r>
        <w:rPr>
          <w:rFonts w:eastAsia="Times New Roman" w:cs="Times New Roman"/>
          <w:vertAlign w:val="superscript"/>
          <w:lang w:eastAsia="en-GB"/>
        </w:rPr>
        <w:t>1</w:t>
      </w:r>
      <w:r w:rsidRPr="00782568">
        <w:rPr>
          <w:rFonts w:eastAsia="Times New Roman" w:cs="Times New Roman"/>
          <w:lang w:eastAsia="en-GB"/>
        </w:rPr>
        <w:t xml:space="preserve">, </w:t>
      </w:r>
      <w:proofErr w:type="spellStart"/>
      <w:r w:rsidRPr="00782568">
        <w:rPr>
          <w:rFonts w:eastAsia="Times New Roman" w:cs="Times New Roman"/>
          <w:lang w:eastAsia="en-GB"/>
        </w:rPr>
        <w:t>Ebsim</w:t>
      </w:r>
      <w:proofErr w:type="spellEnd"/>
      <w:r w:rsidRPr="00782568">
        <w:rPr>
          <w:rFonts w:eastAsia="Times New Roman" w:cs="Times New Roman"/>
          <w:lang w:eastAsia="en-GB"/>
        </w:rPr>
        <w:t xml:space="preserve"> R </w:t>
      </w:r>
      <w:r w:rsidR="0030558C" w:rsidRPr="00782568">
        <w:rPr>
          <w:rFonts w:eastAsia="Times New Roman" w:cs="Times New Roman"/>
          <w:lang w:eastAsia="en-GB"/>
        </w:rPr>
        <w:t>PhD</w:t>
      </w:r>
      <w:r w:rsidR="0030558C">
        <w:rPr>
          <w:rFonts w:eastAsia="Times New Roman" w:cs="Times New Roman"/>
          <w:vertAlign w:val="superscript"/>
          <w:lang w:eastAsia="en-GB"/>
        </w:rPr>
        <w:t>2</w:t>
      </w:r>
      <w:r w:rsidRPr="00782568">
        <w:rPr>
          <w:rFonts w:eastAsia="Times New Roman" w:cs="Times New Roman"/>
          <w:lang w:eastAsia="en-GB"/>
        </w:rPr>
        <w:t xml:space="preserve">, Saunders FR </w:t>
      </w:r>
      <w:r w:rsidR="0030558C" w:rsidRPr="00782568">
        <w:rPr>
          <w:rFonts w:eastAsia="Times New Roman" w:cs="Times New Roman"/>
          <w:lang w:eastAsia="en-GB"/>
        </w:rPr>
        <w:t>PhD</w:t>
      </w:r>
      <w:r w:rsidR="0030558C">
        <w:rPr>
          <w:rFonts w:eastAsia="Times New Roman" w:cs="Times New Roman"/>
          <w:vertAlign w:val="superscript"/>
          <w:lang w:eastAsia="en-GB"/>
        </w:rPr>
        <w:t>3</w:t>
      </w:r>
      <w:r w:rsidRPr="00782568">
        <w:rPr>
          <w:rFonts w:eastAsia="Times New Roman" w:cs="Times New Roman"/>
          <w:lang w:eastAsia="en-GB"/>
        </w:rPr>
        <w:t xml:space="preserve">, </w:t>
      </w:r>
      <w:r w:rsidRPr="007A0555">
        <w:rPr>
          <w:rFonts w:eastAsia="Times New Roman" w:cs="Times New Roman"/>
          <w:lang w:eastAsia="en-GB"/>
        </w:rPr>
        <w:t xml:space="preserve">Lindner C </w:t>
      </w:r>
      <w:r w:rsidR="0030558C" w:rsidRPr="007A0555">
        <w:rPr>
          <w:rFonts w:eastAsia="Times New Roman" w:cs="Times New Roman"/>
          <w:lang w:eastAsia="en-GB"/>
        </w:rPr>
        <w:t>PhD</w:t>
      </w:r>
      <w:r w:rsidR="0030558C">
        <w:rPr>
          <w:rFonts w:eastAsia="Times New Roman" w:cs="Times New Roman"/>
          <w:vertAlign w:val="superscript"/>
          <w:lang w:eastAsia="en-GB"/>
        </w:rPr>
        <w:t>2</w:t>
      </w:r>
      <w:r>
        <w:rPr>
          <w:rFonts w:eastAsia="Times New Roman" w:cs="Times New Roman"/>
          <w:lang w:eastAsia="en-GB"/>
        </w:rPr>
        <w:t xml:space="preserve">, </w:t>
      </w:r>
      <w:r w:rsidRPr="00782568">
        <w:rPr>
          <w:rFonts w:eastAsia="Times New Roman" w:cs="Times New Roman"/>
          <w:lang w:eastAsia="en-GB"/>
        </w:rPr>
        <w:t xml:space="preserve">Gregory JS </w:t>
      </w:r>
      <w:r w:rsidR="0030558C" w:rsidRPr="00782568">
        <w:rPr>
          <w:rFonts w:eastAsia="Times New Roman" w:cs="Times New Roman"/>
          <w:lang w:eastAsia="en-GB"/>
        </w:rPr>
        <w:t>PhD</w:t>
      </w:r>
      <w:r w:rsidR="0030558C">
        <w:rPr>
          <w:rFonts w:eastAsia="Times New Roman" w:cs="Times New Roman"/>
          <w:vertAlign w:val="superscript"/>
          <w:lang w:eastAsia="en-GB"/>
        </w:rPr>
        <w:t>3</w:t>
      </w:r>
      <w:r w:rsidRPr="00782568">
        <w:rPr>
          <w:rFonts w:eastAsia="Times New Roman" w:cs="Times New Roman"/>
          <w:lang w:eastAsia="en-GB"/>
        </w:rPr>
        <w:t xml:space="preserve">, </w:t>
      </w:r>
      <w:proofErr w:type="spellStart"/>
      <w:r w:rsidRPr="00782568">
        <w:rPr>
          <w:rFonts w:eastAsia="Times New Roman" w:cs="Times New Roman"/>
          <w:lang w:eastAsia="en-GB"/>
        </w:rPr>
        <w:t>Aspden</w:t>
      </w:r>
      <w:proofErr w:type="spellEnd"/>
      <w:r w:rsidRPr="00782568">
        <w:rPr>
          <w:rFonts w:eastAsia="Times New Roman" w:cs="Times New Roman"/>
          <w:lang w:eastAsia="en-GB"/>
        </w:rPr>
        <w:t xml:space="preserve"> RM </w:t>
      </w:r>
      <w:r w:rsidR="0030558C" w:rsidRPr="00782568">
        <w:rPr>
          <w:rFonts w:eastAsia="Times New Roman" w:cs="Times New Roman"/>
          <w:lang w:eastAsia="en-GB"/>
        </w:rPr>
        <w:t>DSc</w:t>
      </w:r>
      <w:r w:rsidR="0030558C">
        <w:rPr>
          <w:rFonts w:eastAsia="Times New Roman" w:cs="Times New Roman"/>
          <w:vertAlign w:val="superscript"/>
          <w:lang w:eastAsia="en-GB"/>
        </w:rPr>
        <w:t>3</w:t>
      </w:r>
      <w:r w:rsidRPr="00782568">
        <w:rPr>
          <w:rFonts w:eastAsia="Times New Roman" w:cs="Times New Roman"/>
          <w:lang w:eastAsia="en-GB"/>
        </w:rPr>
        <w:t xml:space="preserve">, Harvey NC </w:t>
      </w:r>
      <w:r>
        <w:rPr>
          <w:rFonts w:eastAsia="Times New Roman" w:cs="Times New Roman"/>
          <w:lang w:eastAsia="en-GB"/>
        </w:rPr>
        <w:t xml:space="preserve">MD </w:t>
      </w:r>
      <w:r w:rsidR="0030558C" w:rsidRPr="00782568">
        <w:rPr>
          <w:rFonts w:eastAsia="Times New Roman" w:cs="Times New Roman"/>
          <w:lang w:eastAsia="en-GB"/>
        </w:rPr>
        <w:t>PhD</w:t>
      </w:r>
      <w:r w:rsidR="0030558C">
        <w:rPr>
          <w:rFonts w:eastAsia="Times New Roman" w:cs="Times New Roman"/>
          <w:vertAlign w:val="superscript"/>
          <w:lang w:eastAsia="en-GB"/>
        </w:rPr>
        <w:t>4</w:t>
      </w:r>
      <w:r w:rsidR="009A0310">
        <w:rPr>
          <w:rFonts w:eastAsia="Times New Roman" w:cs="Times New Roman"/>
          <w:vertAlign w:val="superscript"/>
          <w:lang w:eastAsia="en-GB"/>
        </w:rPr>
        <w:t>,</w:t>
      </w:r>
      <w:r w:rsidR="0030558C">
        <w:rPr>
          <w:rFonts w:eastAsia="Times New Roman" w:cs="Times New Roman"/>
          <w:vertAlign w:val="superscript"/>
          <w:lang w:eastAsia="en-GB"/>
        </w:rPr>
        <w:t>5</w:t>
      </w:r>
      <w:r w:rsidRPr="00782568">
        <w:rPr>
          <w:rFonts w:eastAsia="Times New Roman" w:cs="Times New Roman"/>
          <w:lang w:eastAsia="en-GB"/>
        </w:rPr>
        <w:t xml:space="preserve">, </w:t>
      </w:r>
      <w:proofErr w:type="spellStart"/>
      <w:r w:rsidRPr="00782568">
        <w:rPr>
          <w:rFonts w:eastAsia="Times New Roman" w:cs="Times New Roman"/>
          <w:lang w:eastAsia="en-GB"/>
        </w:rPr>
        <w:t>Cootes</w:t>
      </w:r>
      <w:proofErr w:type="spellEnd"/>
      <w:r w:rsidRPr="00782568">
        <w:rPr>
          <w:rFonts w:eastAsia="Times New Roman" w:cs="Times New Roman"/>
          <w:lang w:eastAsia="en-GB"/>
        </w:rPr>
        <w:t xml:space="preserve"> T </w:t>
      </w:r>
      <w:r w:rsidR="0030558C" w:rsidRPr="00782568">
        <w:rPr>
          <w:rFonts w:eastAsia="Times New Roman" w:cs="Times New Roman"/>
          <w:lang w:eastAsia="en-GB"/>
        </w:rPr>
        <w:t>PhD</w:t>
      </w:r>
      <w:r w:rsidR="0030558C">
        <w:rPr>
          <w:rFonts w:eastAsia="Times New Roman" w:cs="Times New Roman"/>
          <w:vertAlign w:val="superscript"/>
          <w:lang w:eastAsia="en-GB"/>
        </w:rPr>
        <w:t>2</w:t>
      </w:r>
      <w:r w:rsidRPr="00782568">
        <w:rPr>
          <w:rFonts w:eastAsia="Times New Roman" w:cs="Times New Roman"/>
          <w:lang w:eastAsia="en-GB"/>
        </w:rPr>
        <w:t>, Tobias JH MD PhD</w:t>
      </w:r>
      <w:r w:rsidRPr="00782568">
        <w:rPr>
          <w:rFonts w:eastAsia="Times New Roman" w:cs="Times New Roman"/>
          <w:vertAlign w:val="superscript"/>
          <w:lang w:eastAsia="en-GB"/>
        </w:rPr>
        <w:t>1,</w:t>
      </w:r>
      <w:r w:rsidR="0030558C">
        <w:rPr>
          <w:rFonts w:eastAsia="Times New Roman" w:cs="Times New Roman"/>
          <w:vertAlign w:val="superscript"/>
          <w:lang w:eastAsia="en-GB"/>
        </w:rPr>
        <w:t>6</w:t>
      </w:r>
      <w:r>
        <w:rPr>
          <w:rFonts w:eastAsia="Times New Roman" w:cs="Times New Roman"/>
          <w:lang w:eastAsia="en-GB"/>
        </w:rPr>
        <w:t xml:space="preserve">, </w:t>
      </w:r>
      <w:proofErr w:type="spellStart"/>
      <w:r w:rsidRPr="007A0555">
        <w:rPr>
          <w:rFonts w:eastAsia="Times New Roman" w:cs="Times New Roman"/>
          <w:lang w:eastAsia="en-GB"/>
        </w:rPr>
        <w:t>Frysz</w:t>
      </w:r>
      <w:proofErr w:type="spellEnd"/>
      <w:r w:rsidRPr="007A0555">
        <w:rPr>
          <w:rFonts w:eastAsia="Times New Roman" w:cs="Times New Roman"/>
          <w:lang w:eastAsia="en-GB"/>
        </w:rPr>
        <w:t xml:space="preserve"> M PhD</w:t>
      </w:r>
      <w:r w:rsidRPr="007A0555">
        <w:rPr>
          <w:rFonts w:eastAsia="Times New Roman" w:cs="Times New Roman"/>
          <w:vertAlign w:val="superscript"/>
          <w:lang w:eastAsia="en-GB"/>
        </w:rPr>
        <w:t>1,</w:t>
      </w:r>
      <w:r w:rsidR="0030558C">
        <w:rPr>
          <w:rFonts w:eastAsia="Times New Roman" w:cs="Times New Roman"/>
          <w:vertAlign w:val="superscript"/>
          <w:lang w:eastAsia="en-GB"/>
        </w:rPr>
        <w:t>6</w:t>
      </w:r>
      <w:r w:rsidR="001872C2">
        <w:rPr>
          <w:rFonts w:eastAsia="Times New Roman" w:cs="Times New Roman"/>
          <w:vertAlign w:val="superscript"/>
          <w:lang w:eastAsia="en-GB"/>
        </w:rPr>
        <w:t>*</w:t>
      </w:r>
      <w:r w:rsidR="0039595C">
        <w:rPr>
          <w:rFonts w:eastAsia="Times New Roman" w:cs="Times New Roman"/>
          <w:lang w:eastAsia="en-GB"/>
        </w:rPr>
        <w:t xml:space="preserve">, </w:t>
      </w:r>
      <w:r w:rsidRPr="007A0555">
        <w:rPr>
          <w:rFonts w:eastAsia="Times New Roman" w:cs="Times New Roman"/>
          <w:lang w:eastAsia="en-GB"/>
        </w:rPr>
        <w:t>Faber BG MBBS</w:t>
      </w:r>
      <w:r w:rsidR="00802ADE">
        <w:rPr>
          <w:rFonts w:eastAsia="Times New Roman" w:cs="Times New Roman"/>
          <w:lang w:eastAsia="en-GB"/>
        </w:rPr>
        <w:t xml:space="preserve"> PhD</w:t>
      </w:r>
      <w:r w:rsidRPr="007A0555">
        <w:rPr>
          <w:rFonts w:eastAsia="Times New Roman" w:cs="Times New Roman"/>
          <w:vertAlign w:val="superscript"/>
          <w:lang w:eastAsia="en-GB"/>
        </w:rPr>
        <w:t>1,</w:t>
      </w:r>
      <w:r w:rsidR="0030558C">
        <w:rPr>
          <w:rFonts w:eastAsia="Times New Roman" w:cs="Times New Roman"/>
          <w:vertAlign w:val="superscript"/>
          <w:lang w:eastAsia="en-GB"/>
        </w:rPr>
        <w:t>6</w:t>
      </w:r>
      <w:r w:rsidR="001872C2">
        <w:rPr>
          <w:rFonts w:eastAsia="Times New Roman" w:cs="Times New Roman"/>
          <w:vertAlign w:val="superscript"/>
          <w:lang w:eastAsia="en-GB"/>
        </w:rPr>
        <w:t>*</w:t>
      </w:r>
    </w:p>
    <w:p w14:paraId="23091CBA" w14:textId="36F2338D" w:rsidR="001872C2" w:rsidRPr="00415997" w:rsidRDefault="00EE22F7" w:rsidP="00EE22F7">
      <w:pPr>
        <w:rPr>
          <w:rFonts w:eastAsia="Times New Roman" w:cs="Times New Roman"/>
          <w:lang w:eastAsia="en-GB"/>
        </w:rPr>
      </w:pPr>
      <w:r>
        <w:rPr>
          <w:rFonts w:eastAsia="Times New Roman" w:cs="Times New Roman"/>
          <w:lang w:eastAsia="en-GB"/>
        </w:rPr>
        <w:t>*Joint senior author</w:t>
      </w:r>
    </w:p>
    <w:p w14:paraId="6D7C82AE" w14:textId="77777777" w:rsidR="007A0555" w:rsidRPr="0030558C" w:rsidRDefault="007A0555" w:rsidP="00415997">
      <w:pPr>
        <w:spacing w:line="240" w:lineRule="auto"/>
        <w:rPr>
          <w:rFonts w:eastAsia="Times New Roman" w:cs="Times New Roman"/>
          <w:lang w:eastAsia="en-GB"/>
        </w:rPr>
      </w:pPr>
    </w:p>
    <w:p w14:paraId="5CAE4180" w14:textId="77777777" w:rsidR="007A0555" w:rsidRPr="0030558C" w:rsidRDefault="007A0555" w:rsidP="00415997">
      <w:pPr>
        <w:pStyle w:val="ListParagraph"/>
        <w:numPr>
          <w:ilvl w:val="0"/>
          <w:numId w:val="1"/>
        </w:numPr>
        <w:jc w:val="both"/>
        <w:rPr>
          <w:rFonts w:ascii="Times New Roman" w:eastAsia="Times New Roman" w:hAnsi="Times New Roman" w:cs="Times New Roman"/>
          <w:lang w:eastAsia="en-GB"/>
        </w:rPr>
      </w:pPr>
      <w:r w:rsidRPr="0030558C">
        <w:rPr>
          <w:rFonts w:ascii="Times New Roman" w:eastAsia="Times New Roman" w:hAnsi="Times New Roman" w:cs="Times New Roman"/>
          <w:lang w:eastAsia="en-GB"/>
        </w:rPr>
        <w:t>Musculoskeletal Research Unit, University of Bristol, UK</w:t>
      </w:r>
    </w:p>
    <w:p w14:paraId="2030D27D" w14:textId="77777777" w:rsidR="007A0555" w:rsidRPr="0030558C" w:rsidRDefault="007A0555" w:rsidP="00415997">
      <w:pPr>
        <w:pStyle w:val="ListParagraph"/>
        <w:numPr>
          <w:ilvl w:val="0"/>
          <w:numId w:val="1"/>
        </w:numPr>
        <w:jc w:val="both"/>
        <w:rPr>
          <w:rFonts w:ascii="Times New Roman" w:eastAsia="Times New Roman" w:hAnsi="Times New Roman" w:cs="Times New Roman"/>
          <w:lang w:eastAsia="en-GB"/>
        </w:rPr>
      </w:pPr>
      <w:r w:rsidRPr="0030558C">
        <w:rPr>
          <w:rFonts w:ascii="Times New Roman" w:eastAsia="Times New Roman" w:hAnsi="Times New Roman" w:cs="Times New Roman"/>
          <w:lang w:eastAsia="en-GB"/>
        </w:rPr>
        <w:t>Division of Informatics, Imaging and Data Sciences, The University of Manchester, UK</w:t>
      </w:r>
    </w:p>
    <w:p w14:paraId="0C07BE6F" w14:textId="77777777" w:rsidR="007A0555" w:rsidRPr="0030558C" w:rsidRDefault="007A0555" w:rsidP="00415997">
      <w:pPr>
        <w:pStyle w:val="ListParagraph"/>
        <w:numPr>
          <w:ilvl w:val="0"/>
          <w:numId w:val="1"/>
        </w:numPr>
        <w:jc w:val="both"/>
        <w:rPr>
          <w:rFonts w:ascii="Times New Roman" w:eastAsia="Times New Roman" w:hAnsi="Times New Roman" w:cs="Times New Roman"/>
          <w:lang w:eastAsia="en-GB"/>
        </w:rPr>
      </w:pPr>
      <w:r w:rsidRPr="0030558C">
        <w:rPr>
          <w:rFonts w:ascii="Times New Roman" w:eastAsia="Times New Roman" w:hAnsi="Times New Roman" w:cs="Times New Roman"/>
          <w:lang w:eastAsia="en-GB"/>
        </w:rPr>
        <w:t>Centre for Arthritis and Musculoskeletal Health, University of Aberdeen, UK</w:t>
      </w:r>
    </w:p>
    <w:p w14:paraId="4A35235A" w14:textId="0F4725E2" w:rsidR="0030558C" w:rsidRPr="0030558C" w:rsidRDefault="007A0555" w:rsidP="00415997">
      <w:pPr>
        <w:pStyle w:val="ListParagraph"/>
        <w:numPr>
          <w:ilvl w:val="0"/>
          <w:numId w:val="1"/>
        </w:numPr>
        <w:rPr>
          <w:rFonts w:ascii="Times New Roman" w:eastAsia="Times New Roman" w:hAnsi="Times New Roman" w:cs="Times New Roman"/>
          <w:lang w:eastAsia="en-GB"/>
        </w:rPr>
      </w:pPr>
      <w:r w:rsidRPr="0030558C">
        <w:rPr>
          <w:rFonts w:ascii="Times New Roman" w:eastAsia="Times New Roman" w:hAnsi="Times New Roman" w:cs="Times New Roman"/>
          <w:lang w:eastAsia="en-GB"/>
        </w:rPr>
        <w:t>Medical Research Council Lifecourse Epidemiology</w:t>
      </w:r>
      <w:r w:rsidR="003973D7">
        <w:rPr>
          <w:rFonts w:ascii="Times New Roman" w:eastAsia="Times New Roman" w:hAnsi="Times New Roman" w:cs="Times New Roman"/>
          <w:lang w:eastAsia="en-GB"/>
        </w:rPr>
        <w:t xml:space="preserve"> Centre</w:t>
      </w:r>
      <w:r w:rsidRPr="0030558C">
        <w:rPr>
          <w:rFonts w:ascii="Times New Roman" w:eastAsia="Times New Roman" w:hAnsi="Times New Roman" w:cs="Times New Roman"/>
          <w:lang w:eastAsia="en-GB"/>
        </w:rPr>
        <w:t xml:space="preserve">, University of Southampton, UK </w:t>
      </w:r>
    </w:p>
    <w:p w14:paraId="62ACD8CC" w14:textId="77777777" w:rsidR="0030558C" w:rsidRPr="00415997" w:rsidRDefault="009A0310" w:rsidP="00415997">
      <w:pPr>
        <w:pStyle w:val="ListParagraph"/>
        <w:numPr>
          <w:ilvl w:val="0"/>
          <w:numId w:val="1"/>
        </w:numPr>
        <w:rPr>
          <w:rFonts w:ascii="Times New Roman" w:hAnsi="Times New Roman" w:cs="Times New Roman"/>
        </w:rPr>
      </w:pPr>
      <w:r w:rsidRPr="00415997">
        <w:rPr>
          <w:rFonts w:ascii="Times New Roman" w:hAnsi="Times New Roman" w:cs="Times New Roman"/>
        </w:rPr>
        <w:t>NIHR Southampton Biomedical Research Centre, University of Southampton and University Hospital Southampton NHS Foundation Trust, UK</w:t>
      </w:r>
    </w:p>
    <w:p w14:paraId="3C1BEA04" w14:textId="2F07560E" w:rsidR="007A0555" w:rsidRDefault="0030558C" w:rsidP="00415997">
      <w:pPr>
        <w:pStyle w:val="ListParagraph"/>
        <w:numPr>
          <w:ilvl w:val="0"/>
          <w:numId w:val="1"/>
        </w:numPr>
      </w:pPr>
      <w:r w:rsidRPr="00415997">
        <w:rPr>
          <w:rFonts w:ascii="Times New Roman" w:eastAsia="Times New Roman" w:hAnsi="Times New Roman" w:cs="Times New Roman"/>
          <w:lang w:eastAsia="en-GB"/>
        </w:rPr>
        <w:t>Medical Research Council Integrative Epidemiology Unit, University of Bristol, UK</w:t>
      </w:r>
    </w:p>
    <w:p w14:paraId="220A1B22" w14:textId="77777777" w:rsidR="0030558C" w:rsidRDefault="0030558C" w:rsidP="007A0555">
      <w:pPr>
        <w:rPr>
          <w:rFonts w:eastAsia="Times New Roman" w:cs="Times New Roman"/>
          <w:lang w:eastAsia="en-GB"/>
        </w:rPr>
      </w:pPr>
    </w:p>
    <w:p w14:paraId="4FD97020" w14:textId="57603CD2" w:rsidR="007A0555" w:rsidRDefault="007A0555" w:rsidP="00415997">
      <w:pPr>
        <w:spacing w:line="240" w:lineRule="auto"/>
        <w:rPr>
          <w:rFonts w:eastAsia="Times New Roman" w:cs="Times New Roman"/>
          <w:lang w:eastAsia="en-GB"/>
        </w:rPr>
      </w:pPr>
      <w:r w:rsidRPr="00517B42">
        <w:rPr>
          <w:rFonts w:eastAsia="Times New Roman" w:cs="Times New Roman"/>
          <w:lang w:eastAsia="en-GB"/>
        </w:rPr>
        <w:t>Corresponding Author</w:t>
      </w:r>
    </w:p>
    <w:p w14:paraId="4E63D654" w14:textId="74F8F2ED" w:rsidR="007A0555" w:rsidRPr="00517B42" w:rsidRDefault="00DB16DB" w:rsidP="00415997">
      <w:pPr>
        <w:spacing w:line="240" w:lineRule="auto"/>
        <w:rPr>
          <w:rFonts w:eastAsia="Times New Roman" w:cs="Times New Roman"/>
          <w:lang w:eastAsia="en-GB"/>
        </w:rPr>
      </w:pPr>
      <w:r>
        <w:rPr>
          <w:rFonts w:eastAsia="Times New Roman" w:cs="Times New Roman"/>
          <w:lang w:eastAsia="en-GB"/>
        </w:rPr>
        <w:t>Dr Benjamin Faber</w:t>
      </w:r>
    </w:p>
    <w:p w14:paraId="67222A3B" w14:textId="77777777" w:rsidR="007A0555" w:rsidRPr="00517B42" w:rsidRDefault="007A0555" w:rsidP="00415997">
      <w:pPr>
        <w:spacing w:line="240" w:lineRule="auto"/>
        <w:rPr>
          <w:rFonts w:eastAsiaTheme="minorEastAsia" w:cs="Times New Roman"/>
          <w:noProof/>
          <w:color w:val="000000" w:themeColor="text1"/>
          <w:lang w:val="en-US" w:eastAsia="en-GB"/>
        </w:rPr>
      </w:pPr>
      <w:r w:rsidRPr="00517B42">
        <w:rPr>
          <w:rFonts w:eastAsiaTheme="minorEastAsia" w:cs="Times New Roman"/>
          <w:noProof/>
          <w:color w:val="000000" w:themeColor="text1"/>
          <w:lang w:val="en-US" w:eastAsia="en-GB"/>
        </w:rPr>
        <w:t>Musculoskeletal Research Unit</w:t>
      </w:r>
    </w:p>
    <w:p w14:paraId="24BB11D8" w14:textId="77777777" w:rsidR="007A0555" w:rsidRPr="00517B42" w:rsidRDefault="007A0555" w:rsidP="00415997">
      <w:pPr>
        <w:spacing w:line="240" w:lineRule="auto"/>
        <w:rPr>
          <w:rFonts w:eastAsiaTheme="minorEastAsia" w:cs="Times New Roman"/>
          <w:noProof/>
          <w:color w:val="000000" w:themeColor="text1"/>
          <w:lang w:val="en-US" w:eastAsia="en-GB"/>
        </w:rPr>
      </w:pPr>
      <w:r w:rsidRPr="00517B42">
        <w:rPr>
          <w:rFonts w:eastAsiaTheme="minorEastAsia" w:cs="Times New Roman"/>
          <w:noProof/>
          <w:color w:val="000000" w:themeColor="text1"/>
          <w:lang w:val="en-US" w:eastAsia="en-GB"/>
        </w:rPr>
        <w:t>Learning and Research Building</w:t>
      </w:r>
    </w:p>
    <w:p w14:paraId="37A86156" w14:textId="77777777" w:rsidR="007A0555" w:rsidRPr="00517B42" w:rsidRDefault="007A0555" w:rsidP="00415997">
      <w:pPr>
        <w:spacing w:line="240" w:lineRule="auto"/>
        <w:rPr>
          <w:rFonts w:eastAsiaTheme="minorEastAsia" w:cs="Times New Roman"/>
          <w:noProof/>
          <w:color w:val="000000" w:themeColor="text1"/>
          <w:lang w:val="en-US" w:eastAsia="en-GB"/>
        </w:rPr>
      </w:pPr>
      <w:r w:rsidRPr="00517B42">
        <w:rPr>
          <w:rFonts w:eastAsiaTheme="minorEastAsia" w:cs="Times New Roman"/>
          <w:noProof/>
          <w:color w:val="000000" w:themeColor="text1"/>
          <w:lang w:val="en-US" w:eastAsia="en-GB"/>
        </w:rPr>
        <w:t xml:space="preserve">Southmead Hospital, Bristol </w:t>
      </w:r>
      <w:r w:rsidRPr="00517B42">
        <w:rPr>
          <w:rFonts w:eastAsia="Times New Roman" w:cs="Times New Roman"/>
          <w:color w:val="000000" w:themeColor="text1"/>
          <w:shd w:val="clear" w:color="auto" w:fill="FFFFFF"/>
          <w:lang w:eastAsia="en-GB"/>
        </w:rPr>
        <w:t>BS10 5FN</w:t>
      </w:r>
    </w:p>
    <w:p w14:paraId="51AB0039" w14:textId="67F41E87" w:rsidR="007A0555" w:rsidRPr="00517B42" w:rsidRDefault="00DB16DB" w:rsidP="00415997">
      <w:pPr>
        <w:spacing w:line="240" w:lineRule="auto"/>
        <w:rPr>
          <w:rFonts w:eastAsiaTheme="minorEastAsia" w:cs="Times New Roman"/>
          <w:noProof/>
          <w:color w:val="000000" w:themeColor="text1"/>
          <w:lang w:val="en-US" w:eastAsia="en-GB"/>
        </w:rPr>
      </w:pPr>
      <w:r>
        <w:rPr>
          <w:rFonts w:eastAsiaTheme="minorEastAsia" w:cs="Times New Roman"/>
          <w:noProof/>
          <w:color w:val="000000" w:themeColor="text1"/>
          <w:lang w:val="en-US" w:eastAsia="en-GB"/>
        </w:rPr>
        <w:t>ben.faber</w:t>
      </w:r>
      <w:r w:rsidR="007A0555" w:rsidRPr="00517B42">
        <w:rPr>
          <w:rFonts w:eastAsiaTheme="minorEastAsia" w:cs="Times New Roman"/>
          <w:noProof/>
          <w:color w:val="000000" w:themeColor="text1"/>
          <w:lang w:val="en-US" w:eastAsia="en-GB"/>
        </w:rPr>
        <w:t>@bristol.ac.uk</w:t>
      </w:r>
    </w:p>
    <w:p w14:paraId="28347EB3" w14:textId="41E7598C" w:rsidR="007A0555" w:rsidRDefault="007A0555" w:rsidP="0030558C">
      <w:pPr>
        <w:spacing w:line="240" w:lineRule="auto"/>
        <w:rPr>
          <w:rFonts w:eastAsiaTheme="minorEastAsia" w:cs="Times New Roman"/>
          <w:noProof/>
          <w:color w:val="000000" w:themeColor="text1"/>
          <w:lang w:val="en-US" w:eastAsia="en-GB"/>
        </w:rPr>
      </w:pPr>
      <w:r w:rsidRPr="00517B42">
        <w:rPr>
          <w:rFonts w:eastAsiaTheme="minorEastAsia" w:cs="Times New Roman"/>
          <w:noProof/>
          <w:color w:val="000000" w:themeColor="text1"/>
          <w:lang w:val="en-US" w:eastAsia="en-GB"/>
        </w:rPr>
        <w:t>+44 (0)117 414 7859</w:t>
      </w:r>
    </w:p>
    <w:p w14:paraId="63631DB5" w14:textId="77777777" w:rsidR="0030558C" w:rsidRPr="00517B42" w:rsidRDefault="0030558C" w:rsidP="00415997">
      <w:pPr>
        <w:spacing w:line="240" w:lineRule="auto"/>
        <w:rPr>
          <w:rFonts w:eastAsiaTheme="minorEastAsia" w:cs="Times New Roman"/>
          <w:noProof/>
          <w:color w:val="000000" w:themeColor="text1"/>
          <w:lang w:val="en-US" w:eastAsia="en-GB"/>
        </w:rPr>
      </w:pPr>
    </w:p>
    <w:p w14:paraId="305E8DA3" w14:textId="17266542" w:rsidR="004B329B" w:rsidRPr="001A594B" w:rsidRDefault="007A0555" w:rsidP="004B329B">
      <w:pPr>
        <w:rPr>
          <w:rFonts w:eastAsia="Times New Roman" w:cs="Times New Roman"/>
          <w:lang w:eastAsia="en-GB"/>
        </w:rPr>
      </w:pPr>
      <w:r>
        <w:rPr>
          <w:rFonts w:eastAsia="Times New Roman" w:cs="Times New Roman"/>
          <w:lang w:eastAsia="en-GB"/>
        </w:rPr>
        <w:t xml:space="preserve">Running title: </w:t>
      </w:r>
      <w:r w:rsidR="007238DA">
        <w:rPr>
          <w:rFonts w:eastAsia="Times New Roman" w:cs="Times New Roman"/>
          <w:lang w:eastAsia="en-GB"/>
        </w:rPr>
        <w:t>H</w:t>
      </w:r>
      <w:r w:rsidR="00797C6B">
        <w:rPr>
          <w:rFonts w:eastAsia="Times New Roman" w:cs="Times New Roman"/>
          <w:lang w:eastAsia="en-GB"/>
        </w:rPr>
        <w:t xml:space="preserve">ip geometry and its associations with hip osteoarthritis </w:t>
      </w:r>
    </w:p>
    <w:p w14:paraId="366C672E" w14:textId="77777777" w:rsidR="004B329B" w:rsidRDefault="004B329B" w:rsidP="004B329B">
      <w:pPr>
        <w:jc w:val="left"/>
        <w:rPr>
          <w:rFonts w:eastAsia="Times New Roman" w:cs="Times New Roman"/>
          <w:lang w:eastAsia="en-GB"/>
        </w:rPr>
      </w:pPr>
      <w:r>
        <w:rPr>
          <w:rFonts w:eastAsia="Times New Roman" w:cs="Times New Roman"/>
          <w:lang w:eastAsia="en-GB"/>
        </w:rPr>
        <w:t>Key words: DXA, epidemiology, hip osteoarthritis, hip geometry, hip shape</w:t>
      </w:r>
    </w:p>
    <w:p w14:paraId="66B8DB6B" w14:textId="77777777" w:rsidR="004B329B" w:rsidRDefault="004B329B" w:rsidP="007A0555">
      <w:pPr>
        <w:rPr>
          <w:rFonts w:eastAsia="Times New Roman" w:cs="Times New Roman"/>
          <w:lang w:eastAsia="en-GB"/>
        </w:rPr>
      </w:pPr>
    </w:p>
    <w:p w14:paraId="485CECCA" w14:textId="77777777" w:rsidR="0030558C" w:rsidRDefault="0030558C">
      <w:pPr>
        <w:spacing w:line="240" w:lineRule="auto"/>
        <w:jc w:val="left"/>
        <w:rPr>
          <w:rFonts w:eastAsia="Times New Roman" w:cs="Times New Roman"/>
          <w:lang w:eastAsia="en-GB"/>
        </w:rPr>
      </w:pPr>
      <w:r>
        <w:rPr>
          <w:rFonts w:eastAsia="Times New Roman" w:cs="Times New Roman"/>
          <w:lang w:eastAsia="en-GB"/>
        </w:rPr>
        <w:br w:type="page"/>
      </w:r>
    </w:p>
    <w:p w14:paraId="65FB76F9" w14:textId="6C64909B" w:rsidR="00176464" w:rsidRDefault="00176464" w:rsidP="00E1632A">
      <w:pPr>
        <w:pStyle w:val="Heading1"/>
        <w:rPr>
          <w:rFonts w:eastAsia="Times New Roman"/>
          <w:lang w:eastAsia="en-GB"/>
        </w:rPr>
      </w:pPr>
      <w:r>
        <w:rPr>
          <w:rFonts w:eastAsia="Times New Roman"/>
          <w:lang w:eastAsia="en-GB"/>
        </w:rPr>
        <w:lastRenderedPageBreak/>
        <w:t>Abstract</w:t>
      </w:r>
    </w:p>
    <w:p w14:paraId="06F936E7" w14:textId="2371F61D" w:rsidR="00797C6B" w:rsidRDefault="00DC362E" w:rsidP="007A0555">
      <w:pPr>
        <w:rPr>
          <w:rFonts w:eastAsia="Times New Roman" w:cs="Times New Roman"/>
          <w:lang w:eastAsia="en-GB"/>
        </w:rPr>
      </w:pPr>
      <w:r>
        <w:rPr>
          <w:rFonts w:eastAsia="Times New Roman" w:cs="Times New Roman"/>
          <w:lang w:eastAsia="en-GB"/>
        </w:rPr>
        <w:t>Objectives</w:t>
      </w:r>
    </w:p>
    <w:p w14:paraId="7C38EBAD" w14:textId="52B9BCFD" w:rsidR="00AA0794" w:rsidRDefault="00AA0794" w:rsidP="007A0555">
      <w:pPr>
        <w:rPr>
          <w:rFonts w:eastAsia="Times New Roman" w:cs="Times New Roman"/>
          <w:lang w:eastAsia="en-GB"/>
        </w:rPr>
      </w:pPr>
      <w:r>
        <w:rPr>
          <w:rFonts w:eastAsia="Times New Roman" w:cs="Times New Roman"/>
          <w:lang w:eastAsia="en-GB"/>
        </w:rPr>
        <w:t>To examine the extent to which geometric parameters</w:t>
      </w:r>
      <w:r w:rsidR="00D96C4B">
        <w:rPr>
          <w:rFonts w:eastAsia="Times New Roman" w:cs="Times New Roman"/>
          <w:lang w:eastAsia="en-GB"/>
        </w:rPr>
        <w:t xml:space="preserve"> </w:t>
      </w:r>
      <w:r>
        <w:rPr>
          <w:rFonts w:eastAsia="Times New Roman" w:cs="Times New Roman"/>
          <w:lang w:eastAsia="en-GB"/>
        </w:rPr>
        <w:t>derived from dual-energy</w:t>
      </w:r>
      <w:r w:rsidR="00C22348">
        <w:rPr>
          <w:rFonts w:eastAsia="Times New Roman" w:cs="Times New Roman"/>
          <w:lang w:eastAsia="en-GB"/>
        </w:rPr>
        <w:t xml:space="preserve"> </w:t>
      </w:r>
      <w:r>
        <w:rPr>
          <w:rFonts w:eastAsia="Times New Roman" w:cs="Times New Roman"/>
          <w:lang w:eastAsia="en-GB"/>
        </w:rPr>
        <w:t>x-ray absorptiometry (DXA) scans in the UK Biobank</w:t>
      </w:r>
      <w:r w:rsidR="00A7543D">
        <w:rPr>
          <w:rFonts w:eastAsia="Times New Roman" w:cs="Times New Roman"/>
          <w:lang w:eastAsia="en-GB"/>
        </w:rPr>
        <w:t xml:space="preserve"> </w:t>
      </w:r>
      <w:r w:rsidR="001A7CF5">
        <w:rPr>
          <w:rFonts w:eastAsia="Times New Roman" w:cs="Times New Roman"/>
          <w:lang w:eastAsia="en-GB"/>
        </w:rPr>
        <w:t>s</w:t>
      </w:r>
      <w:r>
        <w:rPr>
          <w:rFonts w:eastAsia="Times New Roman" w:cs="Times New Roman"/>
          <w:lang w:eastAsia="en-GB"/>
        </w:rPr>
        <w:t>tudy are related to hip osteoarthritis</w:t>
      </w:r>
      <w:r w:rsidR="00FF09B6">
        <w:rPr>
          <w:rFonts w:eastAsia="Times New Roman" w:cs="Times New Roman"/>
          <w:lang w:eastAsia="en-GB"/>
        </w:rPr>
        <w:t xml:space="preserve"> </w:t>
      </w:r>
      <w:r w:rsidR="002419EC">
        <w:rPr>
          <w:rFonts w:eastAsia="Times New Roman" w:cs="Times New Roman"/>
          <w:lang w:eastAsia="en-GB"/>
        </w:rPr>
        <w:t xml:space="preserve">(HOA) </w:t>
      </w:r>
      <w:r>
        <w:rPr>
          <w:rFonts w:eastAsia="Times New Roman" w:cs="Times New Roman"/>
          <w:lang w:eastAsia="en-GB"/>
        </w:rPr>
        <w:t xml:space="preserve">independently of </w:t>
      </w:r>
      <w:r w:rsidR="006611C0">
        <w:rPr>
          <w:rFonts w:eastAsia="Times New Roman" w:cs="Times New Roman"/>
          <w:lang w:eastAsia="en-GB"/>
        </w:rPr>
        <w:t xml:space="preserve">sex, </w:t>
      </w:r>
      <w:proofErr w:type="gramStart"/>
      <w:r w:rsidR="006611C0">
        <w:rPr>
          <w:rFonts w:eastAsia="Times New Roman" w:cs="Times New Roman"/>
          <w:lang w:eastAsia="en-GB"/>
        </w:rPr>
        <w:t>age</w:t>
      </w:r>
      <w:proofErr w:type="gramEnd"/>
      <w:r w:rsidR="006611C0">
        <w:rPr>
          <w:rFonts w:eastAsia="Times New Roman" w:cs="Times New Roman"/>
          <w:lang w:eastAsia="en-GB"/>
        </w:rPr>
        <w:t xml:space="preserve"> and body size. </w:t>
      </w:r>
    </w:p>
    <w:p w14:paraId="144F5E80" w14:textId="77777777" w:rsidR="00AA0794" w:rsidRDefault="00AA0794" w:rsidP="007A0555">
      <w:pPr>
        <w:rPr>
          <w:rFonts w:eastAsia="Times New Roman" w:cs="Times New Roman"/>
          <w:lang w:eastAsia="en-GB"/>
        </w:rPr>
      </w:pPr>
    </w:p>
    <w:p w14:paraId="316BEE90" w14:textId="28269E4F" w:rsidR="00DC362E" w:rsidRDefault="00862D04" w:rsidP="007A0555">
      <w:pPr>
        <w:rPr>
          <w:rFonts w:eastAsia="Times New Roman" w:cs="Times New Roman"/>
          <w:lang w:eastAsia="en-GB"/>
        </w:rPr>
      </w:pPr>
      <w:r>
        <w:rPr>
          <w:rFonts w:eastAsia="Times New Roman" w:cs="Times New Roman"/>
          <w:lang w:eastAsia="en-GB"/>
        </w:rPr>
        <w:t>Design</w:t>
      </w:r>
    </w:p>
    <w:p w14:paraId="4701D2F6" w14:textId="61550ABA" w:rsidR="00DC362E" w:rsidRDefault="00A035AD" w:rsidP="007A0555">
      <w:pPr>
        <w:rPr>
          <w:rFonts w:eastAsia="Times New Roman" w:cs="Times New Roman"/>
          <w:lang w:eastAsia="en-GB"/>
        </w:rPr>
      </w:pPr>
      <w:r>
        <w:rPr>
          <w:rFonts w:eastAsia="Times New Roman" w:cs="Times New Roman"/>
          <w:lang w:eastAsia="en-GB"/>
        </w:rPr>
        <w:t>Femoral</w:t>
      </w:r>
      <w:r w:rsidRPr="00DC362E">
        <w:rPr>
          <w:rFonts w:eastAsia="Times New Roman" w:cs="Times New Roman"/>
          <w:lang w:eastAsia="en-GB"/>
        </w:rPr>
        <w:t xml:space="preserve"> </w:t>
      </w:r>
      <w:r w:rsidR="00DC362E" w:rsidRPr="00DC362E">
        <w:rPr>
          <w:rFonts w:eastAsia="Times New Roman" w:cs="Times New Roman"/>
          <w:lang w:eastAsia="en-GB"/>
        </w:rPr>
        <w:t>neck width (</w:t>
      </w:r>
      <w:r w:rsidR="000520A3">
        <w:rPr>
          <w:rFonts w:eastAsia="Times New Roman" w:cs="Times New Roman"/>
          <w:lang w:eastAsia="en-GB"/>
        </w:rPr>
        <w:t>FNW</w:t>
      </w:r>
      <w:r w:rsidR="00DC362E" w:rsidRPr="00DC362E">
        <w:rPr>
          <w:rFonts w:eastAsia="Times New Roman" w:cs="Times New Roman"/>
          <w:lang w:eastAsia="en-GB"/>
        </w:rPr>
        <w:t>), diameter of the femoral head (DFH)</w:t>
      </w:r>
      <w:r w:rsidR="00DC362E">
        <w:rPr>
          <w:rFonts w:eastAsia="Times New Roman" w:cs="Times New Roman"/>
          <w:lang w:eastAsia="en-GB"/>
        </w:rPr>
        <w:t xml:space="preserve"> and </w:t>
      </w:r>
      <w:r w:rsidR="00DC362E" w:rsidRPr="00DC362E">
        <w:rPr>
          <w:rFonts w:eastAsia="Times New Roman" w:cs="Times New Roman"/>
          <w:lang w:eastAsia="en-GB"/>
        </w:rPr>
        <w:t>hip</w:t>
      </w:r>
      <w:r w:rsidR="00A64154">
        <w:rPr>
          <w:rFonts w:eastAsia="Times New Roman" w:cs="Times New Roman"/>
          <w:lang w:eastAsia="en-GB"/>
        </w:rPr>
        <w:t xml:space="preserve"> </w:t>
      </w:r>
      <w:r w:rsidR="002B4768">
        <w:rPr>
          <w:rFonts w:eastAsia="Times New Roman" w:cs="Times New Roman"/>
          <w:lang w:eastAsia="en-GB"/>
        </w:rPr>
        <w:t>axis</w:t>
      </w:r>
      <w:r w:rsidR="002B4768" w:rsidRPr="00DC362E">
        <w:rPr>
          <w:rFonts w:eastAsia="Times New Roman" w:cs="Times New Roman"/>
          <w:lang w:eastAsia="en-GB"/>
        </w:rPr>
        <w:t xml:space="preserve"> </w:t>
      </w:r>
      <w:r w:rsidR="00DC362E" w:rsidRPr="00DC362E">
        <w:rPr>
          <w:rFonts w:eastAsia="Times New Roman" w:cs="Times New Roman"/>
          <w:lang w:eastAsia="en-GB"/>
        </w:rPr>
        <w:t>length (H</w:t>
      </w:r>
      <w:r w:rsidR="002B4768">
        <w:rPr>
          <w:rFonts w:eastAsia="Times New Roman" w:cs="Times New Roman"/>
          <w:lang w:eastAsia="en-GB"/>
        </w:rPr>
        <w:t>A</w:t>
      </w:r>
      <w:r w:rsidR="00DC362E" w:rsidRPr="00DC362E">
        <w:rPr>
          <w:rFonts w:eastAsia="Times New Roman" w:cs="Times New Roman"/>
          <w:lang w:eastAsia="en-GB"/>
        </w:rPr>
        <w:t xml:space="preserve">L) were </w:t>
      </w:r>
      <w:r w:rsidR="008125F1">
        <w:rPr>
          <w:rFonts w:eastAsia="Times New Roman" w:cs="Times New Roman"/>
          <w:lang w:eastAsia="en-GB"/>
        </w:rPr>
        <w:t>derived</w:t>
      </w:r>
      <w:r w:rsidR="000E59EA">
        <w:rPr>
          <w:rFonts w:eastAsia="Times New Roman" w:cs="Times New Roman"/>
          <w:lang w:eastAsia="en-GB"/>
        </w:rPr>
        <w:t xml:space="preserve"> automatically</w:t>
      </w:r>
      <w:r w:rsidR="00DC362E" w:rsidRPr="00DC362E">
        <w:rPr>
          <w:rFonts w:eastAsia="Times New Roman" w:cs="Times New Roman"/>
          <w:lang w:eastAsia="en-GB"/>
        </w:rPr>
        <w:t xml:space="preserve"> from left hip DXA</w:t>
      </w:r>
      <w:r w:rsidR="0003345D">
        <w:rPr>
          <w:rFonts w:eastAsia="Times New Roman" w:cs="Times New Roman"/>
          <w:lang w:eastAsia="en-GB"/>
        </w:rPr>
        <w:t xml:space="preserve"> s</w:t>
      </w:r>
      <w:r w:rsidR="00DC362E" w:rsidRPr="00DC362E">
        <w:rPr>
          <w:rFonts w:eastAsia="Times New Roman" w:cs="Times New Roman"/>
          <w:lang w:eastAsia="en-GB"/>
        </w:rPr>
        <w:t xml:space="preserve">cans in </w:t>
      </w:r>
      <w:r w:rsidR="00866FC2">
        <w:rPr>
          <w:rFonts w:eastAsia="Times New Roman" w:cs="Times New Roman"/>
          <w:lang w:eastAsia="en-GB"/>
        </w:rPr>
        <w:t>UK B</w:t>
      </w:r>
      <w:r w:rsidR="0082556A">
        <w:rPr>
          <w:rFonts w:eastAsia="Times New Roman" w:cs="Times New Roman"/>
          <w:lang w:eastAsia="en-GB"/>
        </w:rPr>
        <w:t>iobank</w:t>
      </w:r>
      <w:r w:rsidR="00DC362E" w:rsidRPr="00DC362E">
        <w:rPr>
          <w:rFonts w:eastAsia="Times New Roman" w:cs="Times New Roman"/>
          <w:lang w:eastAsia="en-GB"/>
        </w:rPr>
        <w:t xml:space="preserve"> using </w:t>
      </w:r>
      <w:r w:rsidR="000E59EA">
        <w:rPr>
          <w:rFonts w:eastAsia="Times New Roman" w:cs="Times New Roman"/>
          <w:lang w:eastAsia="en-GB"/>
        </w:rPr>
        <w:t>outline</w:t>
      </w:r>
      <w:r w:rsidR="00DC362E" w:rsidRPr="00DC362E">
        <w:rPr>
          <w:rFonts w:eastAsia="Times New Roman" w:cs="Times New Roman"/>
          <w:lang w:eastAsia="en-GB"/>
        </w:rPr>
        <w:t xml:space="preserve"> points</w:t>
      </w:r>
      <w:r w:rsidR="000E59EA">
        <w:rPr>
          <w:rFonts w:eastAsia="Times New Roman" w:cs="Times New Roman"/>
          <w:lang w:eastAsia="en-GB"/>
        </w:rPr>
        <w:t xml:space="preserve"> placed</w:t>
      </w:r>
      <w:r w:rsidR="006D5DCD">
        <w:rPr>
          <w:rFonts w:eastAsia="Times New Roman" w:cs="Times New Roman"/>
          <w:lang w:eastAsia="en-GB"/>
        </w:rPr>
        <w:t xml:space="preserve"> </w:t>
      </w:r>
      <w:r w:rsidR="006D5DCD" w:rsidRPr="00DC362E">
        <w:rPr>
          <w:rFonts w:eastAsia="Times New Roman" w:cs="Times New Roman"/>
          <w:lang w:eastAsia="en-GB"/>
        </w:rPr>
        <w:t>around the hip</w:t>
      </w:r>
      <w:r w:rsidR="00DC362E" w:rsidRPr="00DC362E">
        <w:rPr>
          <w:rFonts w:eastAsia="Times New Roman" w:cs="Times New Roman"/>
          <w:lang w:eastAsia="en-GB"/>
        </w:rPr>
        <w:t xml:space="preserve"> </w:t>
      </w:r>
      <w:r w:rsidR="000E59EA">
        <w:rPr>
          <w:rFonts w:eastAsia="Times New Roman" w:cs="Times New Roman"/>
          <w:lang w:eastAsia="en-GB"/>
        </w:rPr>
        <w:t>by a machine-learning program</w:t>
      </w:r>
      <w:r w:rsidR="00DC362E" w:rsidRPr="00DC362E">
        <w:rPr>
          <w:rFonts w:eastAsia="Times New Roman" w:cs="Times New Roman"/>
          <w:lang w:eastAsia="en-GB"/>
        </w:rPr>
        <w:t xml:space="preserve">. Correlations were calculated between </w:t>
      </w:r>
      <w:r w:rsidR="00D96C4B">
        <w:rPr>
          <w:rFonts w:eastAsia="Times New Roman" w:cs="Times New Roman"/>
          <w:lang w:eastAsia="en-GB"/>
        </w:rPr>
        <w:t>geometric parameter</w:t>
      </w:r>
      <w:r w:rsidR="00DC362E" w:rsidRPr="00DC362E">
        <w:rPr>
          <w:rFonts w:eastAsia="Times New Roman" w:cs="Times New Roman"/>
          <w:lang w:eastAsia="en-GB"/>
        </w:rPr>
        <w:t xml:space="preserve">s, age, height, and weight. Logistic regression was used to examine the relationship </w:t>
      </w:r>
      <w:r w:rsidR="005B2973">
        <w:rPr>
          <w:rFonts w:eastAsia="Times New Roman" w:cs="Times New Roman"/>
          <w:lang w:eastAsia="en-GB"/>
        </w:rPr>
        <w:t>of</w:t>
      </w:r>
      <w:r w:rsidR="005B2973" w:rsidRPr="00DC362E">
        <w:rPr>
          <w:rFonts w:eastAsia="Times New Roman" w:cs="Times New Roman"/>
          <w:lang w:eastAsia="en-GB"/>
        </w:rPr>
        <w:t xml:space="preserve"> </w:t>
      </w:r>
      <w:r w:rsidR="00D96C4B">
        <w:rPr>
          <w:rFonts w:eastAsia="Times New Roman" w:cs="Times New Roman"/>
          <w:lang w:eastAsia="en-GB"/>
        </w:rPr>
        <w:t>geometric parameter</w:t>
      </w:r>
      <w:r w:rsidR="00DC362E" w:rsidRPr="00DC362E">
        <w:rPr>
          <w:rFonts w:eastAsia="Times New Roman" w:cs="Times New Roman"/>
          <w:lang w:eastAsia="en-GB"/>
        </w:rPr>
        <w:t xml:space="preserve">s with </w:t>
      </w:r>
      <w:r w:rsidR="00FF09B6" w:rsidRPr="00FF09B6">
        <w:rPr>
          <w:rFonts w:eastAsia="Times New Roman" w:cs="Times New Roman"/>
          <w:lang w:eastAsia="en-GB"/>
        </w:rPr>
        <w:t xml:space="preserve">radiographic hip osteoarthritis </w:t>
      </w:r>
      <w:r w:rsidR="00FF09B6">
        <w:rPr>
          <w:rFonts w:eastAsia="Times New Roman" w:cs="Times New Roman"/>
          <w:lang w:eastAsia="en-GB"/>
        </w:rPr>
        <w:t>(</w:t>
      </w:r>
      <w:r w:rsidR="002948BD">
        <w:rPr>
          <w:rFonts w:eastAsia="Times New Roman" w:cs="Times New Roman"/>
          <w:lang w:eastAsia="en-GB"/>
        </w:rPr>
        <w:t>radiographic HOA</w:t>
      </w:r>
      <w:r w:rsidR="00FF09B6">
        <w:rPr>
          <w:rFonts w:eastAsia="Times New Roman" w:cs="Times New Roman"/>
          <w:lang w:eastAsia="en-GB"/>
        </w:rPr>
        <w:t>)</w:t>
      </w:r>
      <w:r w:rsidR="00A11F11" w:rsidRPr="00DC362E">
        <w:rPr>
          <w:rFonts w:eastAsia="Times New Roman" w:cs="Times New Roman"/>
          <w:lang w:eastAsia="en-GB"/>
        </w:rPr>
        <w:t>,</w:t>
      </w:r>
      <w:r w:rsidR="00DC362E">
        <w:rPr>
          <w:rFonts w:eastAsia="Times New Roman" w:cs="Times New Roman"/>
          <w:lang w:eastAsia="en-GB"/>
        </w:rPr>
        <w:t xml:space="preserve"> and </w:t>
      </w:r>
      <w:r w:rsidR="00DC362E" w:rsidRPr="00DC362E">
        <w:rPr>
          <w:rFonts w:eastAsia="Times New Roman" w:cs="Times New Roman"/>
          <w:lang w:eastAsia="en-GB"/>
        </w:rPr>
        <w:t>hospital diagnosed</w:t>
      </w:r>
      <w:r w:rsidR="00C819DC">
        <w:rPr>
          <w:rFonts w:eastAsia="Times New Roman" w:cs="Times New Roman"/>
          <w:lang w:eastAsia="en-GB"/>
        </w:rPr>
        <w:t xml:space="preserve"> </w:t>
      </w:r>
      <w:r w:rsidR="00807833">
        <w:rPr>
          <w:rFonts w:eastAsia="Times New Roman" w:cs="Times New Roman"/>
          <w:lang w:eastAsia="en-GB"/>
        </w:rPr>
        <w:t>HOA</w:t>
      </w:r>
      <w:r w:rsidR="00DC362E" w:rsidRPr="00DC362E">
        <w:rPr>
          <w:rFonts w:eastAsia="Times New Roman" w:cs="Times New Roman"/>
          <w:lang w:eastAsia="en-GB"/>
        </w:rPr>
        <w:t xml:space="preserve"> (HESOA), and Cox proportional hazard</w:t>
      </w:r>
      <w:r w:rsidR="00B51F94">
        <w:rPr>
          <w:rFonts w:eastAsia="Times New Roman" w:cs="Times New Roman"/>
          <w:lang w:eastAsia="en-GB"/>
        </w:rPr>
        <w:t>s</w:t>
      </w:r>
      <w:r w:rsidR="00DC362E" w:rsidRPr="00DC362E">
        <w:rPr>
          <w:rFonts w:eastAsia="Times New Roman" w:cs="Times New Roman"/>
          <w:lang w:eastAsia="en-GB"/>
        </w:rPr>
        <w:t xml:space="preserve"> model </w:t>
      </w:r>
      <w:r w:rsidR="00072BE7">
        <w:rPr>
          <w:rFonts w:eastAsia="Times New Roman" w:cs="Times New Roman"/>
          <w:lang w:eastAsia="en-GB"/>
        </w:rPr>
        <w:t xml:space="preserve">to evaluate </w:t>
      </w:r>
      <w:r w:rsidR="00683496">
        <w:rPr>
          <w:rFonts w:eastAsia="Times New Roman" w:cs="Times New Roman"/>
          <w:lang w:eastAsia="en-GB"/>
        </w:rPr>
        <w:t xml:space="preserve">the relationship </w:t>
      </w:r>
      <w:r w:rsidR="00DC362E" w:rsidRPr="00DC362E">
        <w:rPr>
          <w:rFonts w:eastAsia="Times New Roman" w:cs="Times New Roman"/>
          <w:lang w:eastAsia="en-GB"/>
        </w:rPr>
        <w:t xml:space="preserve">with </w:t>
      </w:r>
      <w:r w:rsidR="00807833">
        <w:rPr>
          <w:rFonts w:eastAsia="Times New Roman" w:cs="Times New Roman"/>
          <w:lang w:eastAsia="en-GB"/>
        </w:rPr>
        <w:t>total hip replacement (</w:t>
      </w:r>
      <w:r w:rsidR="00DC362E" w:rsidRPr="00DC362E">
        <w:rPr>
          <w:rFonts w:eastAsia="Times New Roman" w:cs="Times New Roman"/>
          <w:lang w:eastAsia="en-GB"/>
        </w:rPr>
        <w:t>THR</w:t>
      </w:r>
      <w:r w:rsidR="00807833">
        <w:rPr>
          <w:rFonts w:eastAsia="Times New Roman" w:cs="Times New Roman"/>
          <w:lang w:eastAsia="en-GB"/>
        </w:rPr>
        <w:t>)</w:t>
      </w:r>
      <w:r w:rsidR="00DC362E" w:rsidRPr="00DC362E">
        <w:rPr>
          <w:rFonts w:eastAsia="Times New Roman" w:cs="Times New Roman"/>
          <w:lang w:eastAsia="en-GB"/>
        </w:rPr>
        <w:t xml:space="preserve">. Analyses were adjusted for sex, age, height, weight, and </w:t>
      </w:r>
      <w:r w:rsidR="00D96C4B">
        <w:rPr>
          <w:rFonts w:eastAsia="Times New Roman" w:cs="Times New Roman"/>
          <w:lang w:eastAsia="en-GB"/>
        </w:rPr>
        <w:t>geometric parameter</w:t>
      </w:r>
      <w:r w:rsidR="00DC362E" w:rsidRPr="00DC362E">
        <w:rPr>
          <w:rFonts w:eastAsia="Times New Roman" w:cs="Times New Roman"/>
          <w:lang w:eastAsia="en-GB"/>
        </w:rPr>
        <w:t>s. </w:t>
      </w:r>
    </w:p>
    <w:p w14:paraId="1BD3ADEE" w14:textId="77777777" w:rsidR="00D83627" w:rsidRDefault="00D83627" w:rsidP="007A0555">
      <w:pPr>
        <w:rPr>
          <w:rFonts w:eastAsia="Times New Roman" w:cs="Times New Roman"/>
          <w:lang w:eastAsia="en-GB"/>
        </w:rPr>
      </w:pPr>
    </w:p>
    <w:p w14:paraId="76EC3E02" w14:textId="30C2DB84" w:rsidR="00027E48" w:rsidRDefault="00DC362E" w:rsidP="007A0555">
      <w:pPr>
        <w:rPr>
          <w:rFonts w:eastAsia="Times New Roman" w:cs="Times New Roman"/>
          <w:lang w:eastAsia="en-GB"/>
        </w:rPr>
      </w:pPr>
      <w:r>
        <w:rPr>
          <w:rFonts w:eastAsia="Times New Roman" w:cs="Times New Roman"/>
          <w:lang w:eastAsia="en-GB"/>
        </w:rPr>
        <w:t>Results</w:t>
      </w:r>
    </w:p>
    <w:p w14:paraId="032A7667" w14:textId="41D42AE2" w:rsidR="00E43EB4" w:rsidRPr="00833E58" w:rsidRDefault="00027E48" w:rsidP="00E43EB4">
      <w:pPr>
        <w:rPr>
          <w:rFonts w:cs="Times New Roman"/>
        </w:rPr>
      </w:pPr>
      <w:r w:rsidRPr="00B67924">
        <w:rPr>
          <w:rFonts w:eastAsia="Times New Roman" w:cs="Times New Roman"/>
          <w:lang w:eastAsia="en-GB"/>
        </w:rPr>
        <w:t>Complete data w</w:t>
      </w:r>
      <w:r>
        <w:rPr>
          <w:rFonts w:eastAsia="Times New Roman" w:cs="Times New Roman"/>
          <w:lang w:eastAsia="en-GB"/>
        </w:rPr>
        <w:t>ere</w:t>
      </w:r>
      <w:r w:rsidRPr="00B67924">
        <w:rPr>
          <w:rFonts w:eastAsia="Times New Roman" w:cs="Times New Roman"/>
          <w:lang w:eastAsia="en-GB"/>
        </w:rPr>
        <w:t xml:space="preserve"> available for 40,31</w:t>
      </w:r>
      <w:r>
        <w:rPr>
          <w:rFonts w:eastAsia="Times New Roman" w:cs="Times New Roman"/>
          <w:lang w:eastAsia="en-GB"/>
        </w:rPr>
        <w:t>2</w:t>
      </w:r>
      <w:r w:rsidRPr="00B67924">
        <w:rPr>
          <w:rFonts w:eastAsia="Times New Roman" w:cs="Times New Roman"/>
          <w:lang w:eastAsia="en-GB"/>
        </w:rPr>
        <w:t xml:space="preserve"> participants</w:t>
      </w:r>
      <w:r w:rsidR="009C52FE">
        <w:rPr>
          <w:rFonts w:eastAsia="Times New Roman" w:cs="Times New Roman"/>
          <w:lang w:eastAsia="en-GB"/>
        </w:rPr>
        <w:t xml:space="preserve">. </w:t>
      </w:r>
      <w:r>
        <w:rPr>
          <w:rFonts w:eastAsia="Times New Roman" w:cs="Times New Roman"/>
          <w:lang w:eastAsia="en-GB"/>
        </w:rPr>
        <w:t>In age and sex</w:t>
      </w:r>
      <w:r w:rsidR="003C0F0D">
        <w:rPr>
          <w:rFonts w:eastAsia="Times New Roman" w:cs="Times New Roman"/>
          <w:lang w:eastAsia="en-GB"/>
        </w:rPr>
        <w:t>-</w:t>
      </w:r>
      <w:r>
        <w:rPr>
          <w:rFonts w:eastAsia="Times New Roman" w:cs="Times New Roman"/>
          <w:lang w:eastAsia="en-GB"/>
        </w:rPr>
        <w:t xml:space="preserve">adjusted analyses, </w:t>
      </w:r>
      <w:r w:rsidR="000520A3">
        <w:rPr>
          <w:rFonts w:eastAsia="Times New Roman" w:cs="Times New Roman"/>
          <w:lang w:eastAsia="en-GB"/>
        </w:rPr>
        <w:t>FNW</w:t>
      </w:r>
      <w:r>
        <w:rPr>
          <w:rFonts w:eastAsia="Times New Roman" w:cs="Times New Roman"/>
          <w:lang w:eastAsia="en-GB"/>
        </w:rPr>
        <w:t xml:space="preserve">, HAL and DFH were all related to increased risk of </w:t>
      </w:r>
      <w:r w:rsidR="002948BD">
        <w:rPr>
          <w:rFonts w:eastAsia="Times New Roman" w:cs="Times New Roman"/>
          <w:lang w:eastAsia="en-GB"/>
        </w:rPr>
        <w:t>radiographic HOA</w:t>
      </w:r>
      <w:r w:rsidR="00A63656">
        <w:rPr>
          <w:rFonts w:eastAsia="Times New Roman" w:cs="Times New Roman"/>
          <w:lang w:eastAsia="en-GB"/>
        </w:rPr>
        <w:t xml:space="preserve">. </w:t>
      </w:r>
      <w:r w:rsidR="00E43EB4">
        <w:rPr>
          <w:rFonts w:eastAsia="Times New Roman" w:cs="Times New Roman"/>
          <w:lang w:eastAsia="en-GB"/>
        </w:rPr>
        <w:t>In a model adjusted for age, sex, height and weight,</w:t>
      </w:r>
      <w:r w:rsidR="00E43EB4" w:rsidRPr="00B51744">
        <w:rPr>
          <w:rFonts w:cs="Times New Roman"/>
        </w:rPr>
        <w:t xml:space="preserve"> both FNW </w:t>
      </w:r>
      <w:r w:rsidR="00E43EB4">
        <w:rPr>
          <w:rFonts w:cs="Times New Roman"/>
        </w:rPr>
        <w:t xml:space="preserve">and HAL </w:t>
      </w:r>
      <w:r w:rsidR="00E43EB4" w:rsidRPr="00B51744">
        <w:rPr>
          <w:rFonts w:cs="Times New Roman"/>
        </w:rPr>
        <w:t xml:space="preserve">retained independent relationships with </w:t>
      </w:r>
      <w:r w:rsidR="008F1957">
        <w:rPr>
          <w:rFonts w:cs="Times New Roman"/>
        </w:rPr>
        <w:t>radiographic HOA</w:t>
      </w:r>
      <w:r w:rsidR="00E43EB4" w:rsidRPr="00B51744">
        <w:rPr>
          <w:rFonts w:cs="Times New Roman"/>
        </w:rPr>
        <w:t xml:space="preserve"> [FNW: </w:t>
      </w:r>
      <w:r w:rsidR="00D44914">
        <w:rPr>
          <w:rFonts w:cs="Times New Roman"/>
        </w:rPr>
        <w:t>OR</w:t>
      </w:r>
      <w:r w:rsidR="00EC7032">
        <w:rPr>
          <w:rFonts w:cs="Times New Roman"/>
        </w:rPr>
        <w:t xml:space="preserve"> </w:t>
      </w:r>
      <w:r w:rsidR="00E43EB4" w:rsidRPr="00B51744">
        <w:rPr>
          <w:rFonts w:cs="Times New Roman"/>
        </w:rPr>
        <w:t>2.38 (2.18-2.59)</w:t>
      </w:r>
      <w:r w:rsidR="00E43EB4">
        <w:rPr>
          <w:rFonts w:cs="Times New Roman"/>
        </w:rPr>
        <w:t xml:space="preserve">, </w:t>
      </w:r>
      <w:r w:rsidR="00E43EB4" w:rsidRPr="00B51744">
        <w:rPr>
          <w:rFonts w:cs="Times New Roman"/>
        </w:rPr>
        <w:t xml:space="preserve">HAL: 1.25 (1.15-1.36)], while DFH was now protective [0.55 (0.50-0.61)]. </w:t>
      </w:r>
      <w:r w:rsidR="00E43EB4">
        <w:rPr>
          <w:rFonts w:cs="Times New Roman"/>
        </w:rPr>
        <w:t>O</w:t>
      </w:r>
      <w:r w:rsidR="00E43EB4" w:rsidRPr="00833E58">
        <w:rPr>
          <w:rFonts w:cs="Times New Roman"/>
        </w:rPr>
        <w:t>nly FNW was independently related to HESOA [2.20 (1.80-2.68)] and THR [HR 2.51 (1.89-3.32)]. </w:t>
      </w:r>
    </w:p>
    <w:p w14:paraId="57B6D544" w14:textId="6A8C53D4" w:rsidR="00D44914" w:rsidRDefault="00D44914" w:rsidP="007A0555">
      <w:pPr>
        <w:rPr>
          <w:rFonts w:eastAsia="Times New Roman" w:cs="Times New Roman"/>
          <w:lang w:eastAsia="en-GB"/>
        </w:rPr>
      </w:pPr>
    </w:p>
    <w:p w14:paraId="59E4C37B" w14:textId="5076B75C" w:rsidR="00D44914" w:rsidRDefault="00DC362E" w:rsidP="007A0555">
      <w:pPr>
        <w:rPr>
          <w:rFonts w:eastAsia="Times New Roman" w:cs="Times New Roman"/>
          <w:lang w:eastAsia="en-GB"/>
        </w:rPr>
      </w:pPr>
      <w:r>
        <w:rPr>
          <w:rFonts w:eastAsia="Times New Roman" w:cs="Times New Roman"/>
          <w:lang w:eastAsia="en-GB"/>
        </w:rPr>
        <w:t>Conclusi</w:t>
      </w:r>
      <w:r w:rsidR="00D44914">
        <w:rPr>
          <w:rFonts w:eastAsia="Times New Roman" w:cs="Times New Roman"/>
          <w:lang w:eastAsia="en-GB"/>
        </w:rPr>
        <w:t>on</w:t>
      </w:r>
    </w:p>
    <w:p w14:paraId="5E9A60DF" w14:textId="0246D9D7" w:rsidR="007238DA" w:rsidRDefault="000520A3" w:rsidP="00405B0A">
      <w:pPr>
        <w:rPr>
          <w:rFonts w:eastAsia="Times New Roman" w:cs="Times New Roman"/>
          <w:lang w:eastAsia="en-GB"/>
        </w:rPr>
      </w:pPr>
      <w:r>
        <w:rPr>
          <w:rFonts w:eastAsia="Times New Roman" w:cs="Times New Roman"/>
          <w:lang w:eastAsia="en-GB"/>
        </w:rPr>
        <w:lastRenderedPageBreak/>
        <w:t>Greater FNW</w:t>
      </w:r>
      <w:r w:rsidR="004F3694">
        <w:rPr>
          <w:rFonts w:eastAsia="Times New Roman" w:cs="Times New Roman"/>
          <w:lang w:eastAsia="en-GB"/>
        </w:rPr>
        <w:t xml:space="preserve"> and </w:t>
      </w:r>
      <w:r w:rsidR="00D84DE5">
        <w:rPr>
          <w:rFonts w:eastAsia="Times New Roman" w:cs="Times New Roman"/>
          <w:lang w:eastAsia="en-GB"/>
        </w:rPr>
        <w:t xml:space="preserve">HAL were independently </w:t>
      </w:r>
      <w:r w:rsidR="002C3E11">
        <w:rPr>
          <w:rFonts w:eastAsia="Times New Roman" w:cs="Times New Roman"/>
          <w:lang w:eastAsia="en-GB"/>
        </w:rPr>
        <w:t xml:space="preserve">related to an increased risk of </w:t>
      </w:r>
      <w:r w:rsidR="002948BD">
        <w:rPr>
          <w:rFonts w:eastAsia="Times New Roman" w:cs="Times New Roman"/>
          <w:lang w:eastAsia="en-GB"/>
        </w:rPr>
        <w:t>radiographic HOA</w:t>
      </w:r>
      <w:r w:rsidR="00F85068">
        <w:rPr>
          <w:rFonts w:eastAsia="Times New Roman" w:cs="Times New Roman"/>
          <w:lang w:eastAsia="en-GB"/>
        </w:rPr>
        <w:t xml:space="preserve">, whereas </w:t>
      </w:r>
      <w:r>
        <w:rPr>
          <w:rFonts w:eastAsia="Times New Roman" w:cs="Times New Roman"/>
          <w:lang w:eastAsia="en-GB"/>
        </w:rPr>
        <w:t xml:space="preserve">greater </w:t>
      </w:r>
      <w:r w:rsidR="00333EDA">
        <w:rPr>
          <w:rFonts w:eastAsia="Times New Roman" w:cs="Times New Roman"/>
          <w:lang w:eastAsia="en-GB"/>
        </w:rPr>
        <w:t>DFH appeared to be protective</w:t>
      </w:r>
      <w:r w:rsidR="00B67924" w:rsidRPr="00B67924">
        <w:rPr>
          <w:rFonts w:eastAsia="Times New Roman" w:cs="Times New Roman"/>
          <w:lang w:eastAsia="en-GB"/>
        </w:rPr>
        <w:t xml:space="preserve">. </w:t>
      </w:r>
      <w:r w:rsidR="00A7543D">
        <w:rPr>
          <w:rFonts w:eastAsia="Times New Roman" w:cs="Times New Roman"/>
          <w:lang w:eastAsia="en-GB"/>
        </w:rPr>
        <w:t>G</w:t>
      </w:r>
      <w:r>
        <w:rPr>
          <w:rFonts w:eastAsia="Times New Roman" w:cs="Times New Roman"/>
          <w:lang w:eastAsia="en-GB"/>
        </w:rPr>
        <w:t>reater FNW</w:t>
      </w:r>
      <w:r w:rsidR="00F76B26">
        <w:rPr>
          <w:rFonts w:eastAsia="Times New Roman" w:cs="Times New Roman"/>
          <w:lang w:eastAsia="en-GB"/>
        </w:rPr>
        <w:t xml:space="preserve"> was independently </w:t>
      </w:r>
      <w:r w:rsidR="00691531">
        <w:rPr>
          <w:rFonts w:eastAsia="Times New Roman" w:cs="Times New Roman"/>
          <w:lang w:eastAsia="en-GB"/>
        </w:rPr>
        <w:t>associated with</w:t>
      </w:r>
      <w:r w:rsidR="00F76B26">
        <w:rPr>
          <w:rFonts w:eastAsia="Times New Roman" w:cs="Times New Roman"/>
          <w:lang w:eastAsia="en-GB"/>
        </w:rPr>
        <w:t xml:space="preserve"> HESOA and THR</w:t>
      </w:r>
      <w:r w:rsidR="00413F3A">
        <w:rPr>
          <w:rFonts w:eastAsia="Times New Roman" w:cs="Times New Roman"/>
          <w:lang w:eastAsia="en-GB"/>
        </w:rPr>
        <w:t xml:space="preserve">. </w:t>
      </w:r>
      <w:r w:rsidR="00C524BC">
        <w:rPr>
          <w:rFonts w:eastAsia="Times New Roman" w:cs="Times New Roman"/>
          <w:lang w:eastAsia="en-GB"/>
        </w:rPr>
        <w:t>These results suggest</w:t>
      </w:r>
      <w:r w:rsidR="00AB725A">
        <w:rPr>
          <w:rFonts w:eastAsia="Times New Roman" w:cs="Times New Roman"/>
          <w:lang w:eastAsia="en-GB"/>
        </w:rPr>
        <w:t xml:space="preserve"> DXA-derived </w:t>
      </w:r>
      <w:r w:rsidR="00D96C4B">
        <w:rPr>
          <w:rFonts w:eastAsia="Times New Roman" w:cs="Times New Roman"/>
          <w:lang w:eastAsia="en-GB"/>
        </w:rPr>
        <w:t>geometric parameter</w:t>
      </w:r>
      <w:r w:rsidR="00F46710">
        <w:rPr>
          <w:rFonts w:eastAsia="Times New Roman" w:cs="Times New Roman"/>
          <w:lang w:eastAsia="en-GB"/>
        </w:rPr>
        <w:t>s</w:t>
      </w:r>
      <w:r w:rsidR="00413F3A">
        <w:rPr>
          <w:rFonts w:eastAsia="Times New Roman" w:cs="Times New Roman"/>
          <w:lang w:eastAsia="en-GB"/>
        </w:rPr>
        <w:t xml:space="preserve">, particularly </w:t>
      </w:r>
      <w:r>
        <w:rPr>
          <w:rFonts w:eastAsia="Times New Roman" w:cs="Times New Roman"/>
          <w:lang w:eastAsia="en-GB"/>
        </w:rPr>
        <w:t>FNW</w:t>
      </w:r>
      <w:r w:rsidR="00413F3A">
        <w:rPr>
          <w:rFonts w:eastAsia="Times New Roman" w:cs="Times New Roman"/>
          <w:lang w:eastAsia="en-GB"/>
        </w:rPr>
        <w:t>,</w:t>
      </w:r>
      <w:r w:rsidR="00867467">
        <w:rPr>
          <w:rFonts w:eastAsia="Times New Roman" w:cs="Times New Roman"/>
          <w:lang w:eastAsia="en-GB"/>
        </w:rPr>
        <w:t xml:space="preserve"> </w:t>
      </w:r>
      <w:r w:rsidR="00AB725A">
        <w:rPr>
          <w:rFonts w:eastAsia="Times New Roman" w:cs="Times New Roman"/>
          <w:lang w:eastAsia="en-GB"/>
        </w:rPr>
        <w:t xml:space="preserve">could </w:t>
      </w:r>
      <w:r w:rsidR="00727E7B">
        <w:rPr>
          <w:rFonts w:eastAsia="Times New Roman" w:cs="Times New Roman"/>
          <w:lang w:eastAsia="en-GB"/>
        </w:rPr>
        <w:t xml:space="preserve">help </w:t>
      </w:r>
      <w:r w:rsidR="00691531">
        <w:rPr>
          <w:rFonts w:eastAsia="Times New Roman" w:cs="Times New Roman"/>
          <w:lang w:eastAsia="en-GB"/>
        </w:rPr>
        <w:t xml:space="preserve">determine </w:t>
      </w:r>
      <w:r w:rsidR="00492CD8">
        <w:rPr>
          <w:rFonts w:eastAsia="Times New Roman" w:cs="Times New Roman"/>
          <w:lang w:eastAsia="en-GB"/>
        </w:rPr>
        <w:t>HOA</w:t>
      </w:r>
      <w:r w:rsidR="00140608">
        <w:rPr>
          <w:rFonts w:eastAsia="Times New Roman" w:cs="Times New Roman"/>
          <w:lang w:eastAsia="en-GB"/>
        </w:rPr>
        <w:t xml:space="preserve"> and THR</w:t>
      </w:r>
      <w:r w:rsidR="00492CD8">
        <w:rPr>
          <w:rFonts w:eastAsia="Times New Roman" w:cs="Times New Roman"/>
          <w:lang w:eastAsia="en-GB"/>
        </w:rPr>
        <w:t xml:space="preserve"> </w:t>
      </w:r>
      <w:r w:rsidR="00727E7B">
        <w:rPr>
          <w:rFonts w:eastAsia="Times New Roman" w:cs="Times New Roman"/>
          <w:lang w:eastAsia="en-GB"/>
        </w:rPr>
        <w:t>risk</w:t>
      </w:r>
      <w:r w:rsidR="00D44914">
        <w:rPr>
          <w:rFonts w:eastAsia="Times New Roman" w:cs="Times New Roman"/>
          <w:lang w:eastAsia="en-GB"/>
        </w:rPr>
        <w:t>.</w:t>
      </w:r>
      <w:r w:rsidR="007238DA">
        <w:rPr>
          <w:rFonts w:eastAsia="Times New Roman" w:cs="Times New Roman"/>
          <w:lang w:eastAsia="en-GB"/>
        </w:rPr>
        <w:br w:type="page"/>
      </w:r>
    </w:p>
    <w:p w14:paraId="48663FD3" w14:textId="501BCC24" w:rsidR="00176464" w:rsidRDefault="007B06F0" w:rsidP="00415997">
      <w:pPr>
        <w:pStyle w:val="Heading1"/>
        <w:rPr>
          <w:rFonts w:eastAsia="Times New Roman"/>
          <w:lang w:eastAsia="en-GB"/>
        </w:rPr>
      </w:pPr>
      <w:r w:rsidRPr="00740DAF">
        <w:rPr>
          <w:rFonts w:eastAsia="Times New Roman"/>
          <w:lang w:eastAsia="en-GB"/>
        </w:rPr>
        <w:lastRenderedPageBreak/>
        <w:t>Introduction:</w:t>
      </w:r>
    </w:p>
    <w:p w14:paraId="4F6B25CD" w14:textId="07D8C3EA" w:rsidR="00D71540" w:rsidRDefault="007B06F0" w:rsidP="00F22619">
      <w:pPr>
        <w:rPr>
          <w:color w:val="000000" w:themeColor="text1"/>
        </w:rPr>
      </w:pPr>
      <w:r w:rsidRPr="007B06F0">
        <w:rPr>
          <w:rFonts w:eastAsia="Times New Roman" w:cs="Times New Roman"/>
          <w:lang w:eastAsia="en-GB"/>
        </w:rPr>
        <w:t>Osteoarthritis (OA) is a major cause of pain and disability</w:t>
      </w:r>
      <w:r w:rsidR="00DD26D8">
        <w:rPr>
          <w:rFonts w:eastAsia="Times New Roman" w:cs="Times New Roman"/>
          <w:lang w:eastAsia="en-GB"/>
        </w:rPr>
        <w:t xml:space="preserve"> globally</w:t>
      </w:r>
      <w:r w:rsidRPr="007B06F0">
        <w:rPr>
          <w:rFonts w:eastAsia="Times New Roman" w:cs="Times New Roman"/>
          <w:lang w:eastAsia="en-GB"/>
        </w:rPr>
        <w:t xml:space="preserve">, with the hip being the third </w:t>
      </w:r>
      <w:proofErr w:type="gramStart"/>
      <w:r w:rsidRPr="007B06F0">
        <w:rPr>
          <w:rFonts w:eastAsia="Times New Roman" w:cs="Times New Roman"/>
          <w:lang w:eastAsia="en-GB"/>
        </w:rPr>
        <w:t>most commonly affected</w:t>
      </w:r>
      <w:proofErr w:type="gramEnd"/>
      <w:r w:rsidRPr="007B06F0">
        <w:rPr>
          <w:rFonts w:eastAsia="Times New Roman" w:cs="Times New Roman"/>
          <w:lang w:eastAsia="en-GB"/>
        </w:rPr>
        <w:t xml:space="preserve"> joint </w:t>
      </w:r>
      <w:r w:rsidRPr="007B06F0">
        <w:rPr>
          <w:rFonts w:eastAsia="Times New Roman" w:cs="Times New Roman"/>
          <w:lang w:eastAsia="en-GB"/>
        </w:rPr>
        <w:fldChar w:fldCharType="begin">
          <w:fldData xml:space="preserve">PEVuZE5vdGU+PENpdGU+PEF1dGhvcj5IdW50ZXI8L0F1dGhvcj48WWVhcj4yMDE5PC9ZZWFyPjxS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</w:fldData>
        </w:fldChar>
      </w:r>
      <w:r w:rsidR="003F63B2">
        <w:rPr>
          <w:rFonts w:eastAsia="Times New Roman" w:cs="Times New Roman"/>
          <w:lang w:eastAsia="en-GB"/>
        </w:rPr>
        <w:instrText xml:space="preserve"> ADDIN EN.CITE </w:instrText>
      </w:r>
      <w:r w:rsidR="003F63B2">
        <w:rPr>
          <w:rFonts w:eastAsia="Times New Roman" w:cs="Times New Roman"/>
          <w:lang w:eastAsia="en-GB"/>
        </w:rPr>
        <w:fldChar w:fldCharType="begin">
          <w:fldData xml:space="preserve">PEVuZE5vdGU+PENpdGU+PEF1dGhvcj5IdW50ZXI8L0F1dGhvcj48WWVhcj4yMDE5PC9ZZWFyPjxS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</w:fldData>
        </w:fldChar>
      </w:r>
      <w:r w:rsidR="003F63B2">
        <w:rPr>
          <w:rFonts w:eastAsia="Times New Roman" w:cs="Times New Roman"/>
          <w:lang w:eastAsia="en-GB"/>
        </w:rPr>
        <w:instrText xml:space="preserve"> ADDIN EN.CITE.DATA </w:instrText>
      </w:r>
      <w:r w:rsidR="003F63B2">
        <w:rPr>
          <w:rFonts w:eastAsia="Times New Roman" w:cs="Times New Roman"/>
          <w:lang w:eastAsia="en-GB"/>
        </w:rPr>
      </w:r>
      <w:r w:rsidR="003F63B2">
        <w:rPr>
          <w:rFonts w:eastAsia="Times New Roman" w:cs="Times New Roman"/>
          <w:lang w:eastAsia="en-GB"/>
        </w:rPr>
        <w:fldChar w:fldCharType="end"/>
      </w:r>
      <w:r w:rsidRPr="007B06F0">
        <w:rPr>
          <w:rFonts w:eastAsia="Times New Roman" w:cs="Times New Roman"/>
          <w:lang w:eastAsia="en-GB"/>
        </w:rPr>
      </w:r>
      <w:r w:rsidRPr="007B06F0">
        <w:rPr>
          <w:rFonts w:eastAsia="Times New Roman" w:cs="Times New Roman"/>
          <w:lang w:eastAsia="en-GB"/>
        </w:rPr>
        <w:fldChar w:fldCharType="separate"/>
      </w:r>
      <w:r w:rsidR="00BA196F">
        <w:rPr>
          <w:rFonts w:eastAsia="Times New Roman" w:cs="Times New Roman"/>
          <w:noProof/>
          <w:lang w:eastAsia="en-GB"/>
        </w:rPr>
        <w:t>(1)</w:t>
      </w:r>
      <w:r w:rsidRPr="007B06F0">
        <w:rPr>
          <w:rFonts w:eastAsia="Times New Roman" w:cs="Times New Roman"/>
          <w:lang w:eastAsia="en-GB"/>
        </w:rPr>
        <w:fldChar w:fldCharType="end"/>
      </w:r>
      <w:r w:rsidRPr="007B06F0">
        <w:rPr>
          <w:rFonts w:eastAsia="Times New Roman" w:cs="Times New Roman"/>
          <w:lang w:eastAsia="en-GB"/>
        </w:rPr>
        <w:t>.</w:t>
      </w:r>
      <w:r w:rsidR="00BA18A3">
        <w:rPr>
          <w:rFonts w:eastAsia="Times New Roman" w:cs="Times New Roman"/>
          <w:lang w:eastAsia="en-GB"/>
        </w:rPr>
        <w:t xml:space="preserve"> </w:t>
      </w:r>
      <w:r w:rsidRPr="00932A89">
        <w:rPr>
          <w:color w:val="000000" w:themeColor="text1"/>
        </w:rPr>
        <w:t>Morphological variation in hip shape ha</w:t>
      </w:r>
      <w:r>
        <w:rPr>
          <w:color w:val="000000" w:themeColor="text1"/>
        </w:rPr>
        <w:t>s</w:t>
      </w:r>
      <w:r w:rsidRPr="00932A89">
        <w:rPr>
          <w:color w:val="000000" w:themeColor="text1"/>
        </w:rPr>
        <w:t xml:space="preserve"> long </w:t>
      </w:r>
      <w:r w:rsidR="00DF29F6">
        <w:rPr>
          <w:color w:val="000000" w:themeColor="text1"/>
        </w:rPr>
        <w:t xml:space="preserve">been </w:t>
      </w:r>
      <w:r w:rsidRPr="00932A89">
        <w:rPr>
          <w:color w:val="000000" w:themeColor="text1"/>
        </w:rPr>
        <w:t xml:space="preserve">postulated as a risk factor for </w:t>
      </w:r>
      <w:r w:rsidR="000520A3">
        <w:rPr>
          <w:color w:val="000000" w:themeColor="text1"/>
        </w:rPr>
        <w:t xml:space="preserve">the </w:t>
      </w:r>
      <w:r w:rsidRPr="00932A89">
        <w:rPr>
          <w:color w:val="000000" w:themeColor="text1"/>
        </w:rPr>
        <w:t xml:space="preserve">development of </w:t>
      </w:r>
      <w:r w:rsidR="004D7D92">
        <w:rPr>
          <w:color w:val="000000" w:themeColor="text1"/>
        </w:rPr>
        <w:t xml:space="preserve">hip </w:t>
      </w:r>
      <w:r w:rsidRPr="00932A89">
        <w:rPr>
          <w:color w:val="000000" w:themeColor="text1"/>
        </w:rPr>
        <w:t>OA</w:t>
      </w:r>
      <w:r w:rsidR="004D7D92">
        <w:rPr>
          <w:color w:val="000000" w:themeColor="text1"/>
        </w:rPr>
        <w:t xml:space="preserve"> (HOA)</w:t>
      </w:r>
      <w:r w:rsidRPr="00932A89">
        <w:rPr>
          <w:color w:val="000000" w:themeColor="text1"/>
        </w:rPr>
        <w:t xml:space="preserve"> </w:t>
      </w:r>
      <w:r w:rsidRPr="00932A89">
        <w:rPr>
          <w:color w:val="000000" w:themeColor="text1"/>
        </w:rPr>
        <w:fldChar w:fldCharType="begin">
          <w:fldData xml:space="preserve">PEVuZE5vdGU+PENpdGU+PEF1dGhvcj5Eb2hlcnR5PC9BdXRob3I+PFllYXI+MjAwODwvWWVhcj48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</w:fldData>
        </w:fldChar>
      </w:r>
      <w:r w:rsidR="003F63B2">
        <w:rPr>
          <w:color w:val="000000" w:themeColor="text1"/>
        </w:rPr>
        <w:instrText xml:space="preserve"> ADDIN EN.CITE </w:instrText>
      </w:r>
      <w:r w:rsidR="003F63B2">
        <w:rPr>
          <w:color w:val="000000" w:themeColor="text1"/>
        </w:rPr>
        <w:fldChar w:fldCharType="begin">
          <w:fldData xml:space="preserve">PEVuZE5vdGU+PENpdGU+PEF1dGhvcj5Eb2hlcnR5PC9BdXRob3I+PFllYXI+MjAwODwvWWVhcj48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</w:fldData>
        </w:fldChar>
      </w:r>
      <w:r w:rsidR="003F63B2">
        <w:rPr>
          <w:color w:val="000000" w:themeColor="text1"/>
        </w:rPr>
        <w:instrText xml:space="preserve"> ADDIN EN.CITE.DATA </w:instrText>
      </w:r>
      <w:r w:rsidR="003F63B2">
        <w:rPr>
          <w:color w:val="000000" w:themeColor="text1"/>
        </w:rPr>
      </w:r>
      <w:r w:rsidR="003F63B2">
        <w:rPr>
          <w:color w:val="000000" w:themeColor="text1"/>
        </w:rPr>
        <w:fldChar w:fldCharType="end"/>
      </w:r>
      <w:r w:rsidRPr="00932A89">
        <w:rPr>
          <w:color w:val="000000" w:themeColor="text1"/>
        </w:rPr>
      </w:r>
      <w:r w:rsidRPr="00932A89">
        <w:rPr>
          <w:color w:val="000000" w:themeColor="text1"/>
        </w:rPr>
        <w:fldChar w:fldCharType="separate"/>
      </w:r>
      <w:r w:rsidR="00BA196F">
        <w:rPr>
          <w:noProof/>
          <w:color w:val="000000" w:themeColor="text1"/>
        </w:rPr>
        <w:t>(2-5)</w:t>
      </w:r>
      <w:r w:rsidRPr="00932A89">
        <w:rPr>
          <w:color w:val="000000" w:themeColor="text1"/>
        </w:rPr>
        <w:fldChar w:fldCharType="end"/>
      </w:r>
      <w:r w:rsidR="00FB008E">
        <w:rPr>
          <w:color w:val="000000" w:themeColor="text1"/>
        </w:rPr>
        <w:t xml:space="preserve">. </w:t>
      </w:r>
      <w:r w:rsidR="002D52EB">
        <w:rPr>
          <w:color w:val="000000" w:themeColor="text1"/>
        </w:rPr>
        <w:t>To explore these associations</w:t>
      </w:r>
      <w:r w:rsidR="00B73A25">
        <w:rPr>
          <w:color w:val="000000" w:themeColor="text1"/>
        </w:rPr>
        <w:t>,</w:t>
      </w:r>
      <w:r w:rsidR="00E27F4C">
        <w:rPr>
          <w:color w:val="000000" w:themeColor="text1"/>
        </w:rPr>
        <w:t xml:space="preserve"> </w:t>
      </w:r>
      <w:r w:rsidR="000520A3">
        <w:rPr>
          <w:color w:val="000000" w:themeColor="text1"/>
        </w:rPr>
        <w:t>geometric parameters</w:t>
      </w:r>
      <w:r w:rsidR="003210C1">
        <w:rPr>
          <w:color w:val="000000" w:themeColor="text1"/>
        </w:rPr>
        <w:t xml:space="preserve"> </w:t>
      </w:r>
      <w:r w:rsidR="004D7D92">
        <w:rPr>
          <w:color w:val="000000" w:themeColor="text1"/>
        </w:rPr>
        <w:t>of</w:t>
      </w:r>
      <w:r w:rsidR="001369DF">
        <w:rPr>
          <w:color w:val="000000" w:themeColor="text1"/>
        </w:rPr>
        <w:t xml:space="preserve"> hip</w:t>
      </w:r>
      <w:r w:rsidR="004D7D92">
        <w:rPr>
          <w:color w:val="000000" w:themeColor="text1"/>
        </w:rPr>
        <w:t xml:space="preserve"> shape have been measured </w:t>
      </w:r>
      <w:r w:rsidR="002D52EB">
        <w:rPr>
          <w:color w:val="000000" w:themeColor="text1"/>
        </w:rPr>
        <w:t>on 2-dimensional imaging</w:t>
      </w:r>
      <w:r w:rsidR="004D7D92">
        <w:rPr>
          <w:color w:val="000000" w:themeColor="text1"/>
        </w:rPr>
        <w:t xml:space="preserve">. </w:t>
      </w:r>
      <w:r w:rsidR="00251728">
        <w:rPr>
          <w:color w:val="000000" w:themeColor="text1"/>
        </w:rPr>
        <w:t>Thus, f</w:t>
      </w:r>
      <w:r w:rsidR="00416740">
        <w:rPr>
          <w:color w:val="000000" w:themeColor="text1"/>
        </w:rPr>
        <w:t>emoral</w:t>
      </w:r>
      <w:r w:rsidR="004D7D92">
        <w:rPr>
          <w:color w:val="000000" w:themeColor="text1"/>
        </w:rPr>
        <w:t xml:space="preserve"> neck width (</w:t>
      </w:r>
      <w:r w:rsidR="000520A3">
        <w:rPr>
          <w:color w:val="000000" w:themeColor="text1"/>
        </w:rPr>
        <w:t>FNW</w:t>
      </w:r>
      <w:r w:rsidR="004D7D92">
        <w:rPr>
          <w:color w:val="000000" w:themeColor="text1"/>
        </w:rPr>
        <w:t>), hip-axis length (HAL)</w:t>
      </w:r>
      <w:r w:rsidR="002D52EB">
        <w:rPr>
          <w:color w:val="000000" w:themeColor="text1"/>
        </w:rPr>
        <w:t xml:space="preserve"> and </w:t>
      </w:r>
      <w:r w:rsidR="005B0AED">
        <w:rPr>
          <w:color w:val="000000" w:themeColor="text1"/>
        </w:rPr>
        <w:t>diameter of the femoral head</w:t>
      </w:r>
      <w:r w:rsidR="002D52EB">
        <w:rPr>
          <w:color w:val="000000" w:themeColor="text1"/>
        </w:rPr>
        <w:t xml:space="preserve"> (</w:t>
      </w:r>
      <w:r w:rsidR="005B0AED">
        <w:rPr>
          <w:color w:val="000000" w:themeColor="text1"/>
        </w:rPr>
        <w:t>DFH</w:t>
      </w:r>
      <w:r w:rsidR="002D52EB">
        <w:rPr>
          <w:color w:val="000000" w:themeColor="text1"/>
        </w:rPr>
        <w:t xml:space="preserve">) have </w:t>
      </w:r>
      <w:r w:rsidR="005F2BF4">
        <w:rPr>
          <w:color w:val="000000" w:themeColor="text1"/>
        </w:rPr>
        <w:t>been</w:t>
      </w:r>
      <w:r w:rsidR="002D52EB">
        <w:rPr>
          <w:color w:val="000000" w:themeColor="text1"/>
        </w:rPr>
        <w:t xml:space="preserve"> shown </w:t>
      </w:r>
      <w:r w:rsidR="005F2BF4">
        <w:rPr>
          <w:color w:val="000000" w:themeColor="text1"/>
        </w:rPr>
        <w:t xml:space="preserve">to associate </w:t>
      </w:r>
      <w:r w:rsidR="002D52EB">
        <w:rPr>
          <w:color w:val="000000" w:themeColor="text1"/>
        </w:rPr>
        <w:t>with HOA</w:t>
      </w:r>
      <w:r w:rsidR="00AA0733">
        <w:rPr>
          <w:color w:val="000000" w:themeColor="text1"/>
        </w:rPr>
        <w:t xml:space="preserve"> </w:t>
      </w:r>
      <w:r w:rsidR="00D91F58">
        <w:rPr>
          <w:color w:val="000000" w:themeColor="text1"/>
        </w:rPr>
        <w:t>when examined individually</w:t>
      </w:r>
      <w:r w:rsidR="00985906">
        <w:rPr>
          <w:color w:val="000000" w:themeColor="text1"/>
        </w:rPr>
        <w:t xml:space="preserve"> in small studies</w:t>
      </w:r>
      <w:r w:rsidR="005A60B5">
        <w:rPr>
          <w:color w:val="000000" w:themeColor="text1"/>
        </w:rPr>
        <w:t>, but the inter-relatedness of these measures ha</w:t>
      </w:r>
      <w:r w:rsidR="00732CB9">
        <w:rPr>
          <w:color w:val="000000" w:themeColor="text1"/>
        </w:rPr>
        <w:t>ve</w:t>
      </w:r>
      <w:r w:rsidR="005A60B5">
        <w:rPr>
          <w:color w:val="000000" w:themeColor="text1"/>
        </w:rPr>
        <w:t xml:space="preserve"> not been explored previously</w:t>
      </w:r>
      <w:r w:rsidR="00D91F58">
        <w:rPr>
          <w:color w:val="000000" w:themeColor="text1"/>
        </w:rPr>
        <w:t xml:space="preserve"> </w:t>
      </w:r>
      <w:r w:rsidR="00AA0733">
        <w:rPr>
          <w:color w:val="000000" w:themeColor="text1"/>
        </w:rPr>
        <w:fldChar w:fldCharType="begin">
          <w:fldData xml:space="preserve">PEVuZE5vdGU+PENpdGU+PEF1dGhvcj5DYXN0YW5vLUJldGFuY291cnQ8L0F1dGhvcj48WWVhcj4y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</w:fldData>
        </w:fldChar>
      </w:r>
      <w:r w:rsidR="003F63B2">
        <w:rPr>
          <w:color w:val="000000" w:themeColor="text1"/>
        </w:rPr>
        <w:instrText xml:space="preserve"> ADDIN EN.CITE </w:instrText>
      </w:r>
      <w:r w:rsidR="003F63B2">
        <w:rPr>
          <w:color w:val="000000" w:themeColor="text1"/>
        </w:rPr>
        <w:fldChar w:fldCharType="begin">
          <w:fldData xml:space="preserve">PEVuZE5vdGU+PENpdGU+PEF1dGhvcj5DYXN0YW5vLUJldGFuY291cnQ8L0F1dGhvcj48WWVhcj4y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</w:fldData>
        </w:fldChar>
      </w:r>
      <w:r w:rsidR="003F63B2">
        <w:rPr>
          <w:color w:val="000000" w:themeColor="text1"/>
        </w:rPr>
        <w:instrText xml:space="preserve"> ADDIN EN.CITE.DATA </w:instrText>
      </w:r>
      <w:r w:rsidR="003F63B2">
        <w:rPr>
          <w:color w:val="000000" w:themeColor="text1"/>
        </w:rPr>
      </w:r>
      <w:r w:rsidR="003F63B2">
        <w:rPr>
          <w:color w:val="000000" w:themeColor="text1"/>
        </w:rPr>
        <w:fldChar w:fldCharType="end"/>
      </w:r>
      <w:r w:rsidR="00AA0733">
        <w:rPr>
          <w:color w:val="000000" w:themeColor="text1"/>
        </w:rPr>
      </w:r>
      <w:r w:rsidR="00AA0733">
        <w:rPr>
          <w:color w:val="000000" w:themeColor="text1"/>
        </w:rPr>
        <w:fldChar w:fldCharType="separate"/>
      </w:r>
      <w:r w:rsidR="00BA196F">
        <w:rPr>
          <w:noProof/>
          <w:color w:val="000000" w:themeColor="text1"/>
        </w:rPr>
        <w:t>(6, 7)</w:t>
      </w:r>
      <w:r w:rsidR="00AA0733">
        <w:rPr>
          <w:color w:val="000000" w:themeColor="text1"/>
        </w:rPr>
        <w:fldChar w:fldCharType="end"/>
      </w:r>
      <w:r w:rsidR="002D52EB">
        <w:rPr>
          <w:color w:val="000000" w:themeColor="text1"/>
        </w:rPr>
        <w:t xml:space="preserve">. </w:t>
      </w:r>
    </w:p>
    <w:p w14:paraId="66840AFB" w14:textId="77777777" w:rsidR="00D71540" w:rsidRDefault="00D71540" w:rsidP="00F22619">
      <w:pPr>
        <w:rPr>
          <w:color w:val="000000" w:themeColor="text1"/>
        </w:rPr>
      </w:pPr>
    </w:p>
    <w:p w14:paraId="1D47C3BD" w14:textId="074CB71B" w:rsidR="00D71540" w:rsidRDefault="00941893" w:rsidP="00F22619">
      <w:pPr>
        <w:rPr>
          <w:color w:val="000000" w:themeColor="text1"/>
        </w:rPr>
      </w:pPr>
      <w:r>
        <w:rPr>
          <w:color w:val="000000" w:themeColor="text1"/>
        </w:rPr>
        <w:t xml:space="preserve">Hip shape is known to vary greatly between the sexes with females having </w:t>
      </w:r>
      <w:r w:rsidR="00F22619">
        <w:rPr>
          <w:color w:val="000000" w:themeColor="text1"/>
        </w:rPr>
        <w:t xml:space="preserve">a larger neck shaft angle and smaller femoral head and neck </w:t>
      </w:r>
      <w:r w:rsidR="00F22619">
        <w:rPr>
          <w:color w:val="000000" w:themeColor="text1"/>
        </w:rPr>
        <w:fldChar w:fldCharType="begin">
          <w:fldData xml:space="preserve">PEVuZE5vdGU+PENpdGU+PEF1dGhvcj5QYXZsb3ZhPC9BdXRob3I+PFllYXI+MjAxNzwvWWVhcj48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</w:fldData>
        </w:fldChar>
      </w:r>
      <w:r w:rsidR="003F63B2">
        <w:rPr>
          <w:color w:val="000000" w:themeColor="text1"/>
        </w:rPr>
        <w:instrText xml:space="preserve"> ADDIN EN.CITE </w:instrText>
      </w:r>
      <w:r w:rsidR="003F63B2">
        <w:rPr>
          <w:color w:val="000000" w:themeColor="text1"/>
        </w:rPr>
        <w:fldChar w:fldCharType="begin">
          <w:fldData xml:space="preserve">PEVuZE5vdGU+PENpdGU+PEF1dGhvcj5QYXZsb3ZhPC9BdXRob3I+PFllYXI+MjAxNzwvWWVhcj48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</w:fldData>
        </w:fldChar>
      </w:r>
      <w:r w:rsidR="003F63B2">
        <w:rPr>
          <w:color w:val="000000" w:themeColor="text1"/>
        </w:rPr>
        <w:instrText xml:space="preserve"> ADDIN EN.CITE.DATA </w:instrText>
      </w:r>
      <w:r w:rsidR="003F63B2">
        <w:rPr>
          <w:color w:val="000000" w:themeColor="text1"/>
        </w:rPr>
      </w:r>
      <w:r w:rsidR="003F63B2">
        <w:rPr>
          <w:color w:val="000000" w:themeColor="text1"/>
        </w:rPr>
        <w:fldChar w:fldCharType="end"/>
      </w:r>
      <w:r w:rsidR="00F22619">
        <w:rPr>
          <w:color w:val="000000" w:themeColor="text1"/>
        </w:rPr>
      </w:r>
      <w:r w:rsidR="00F22619">
        <w:rPr>
          <w:color w:val="000000" w:themeColor="text1"/>
        </w:rPr>
        <w:fldChar w:fldCharType="separate"/>
      </w:r>
      <w:r w:rsidR="00BA196F">
        <w:rPr>
          <w:noProof/>
          <w:color w:val="000000" w:themeColor="text1"/>
        </w:rPr>
        <w:t>(8, 9)</w:t>
      </w:r>
      <w:r w:rsidR="00F22619">
        <w:rPr>
          <w:color w:val="000000" w:themeColor="text1"/>
        </w:rPr>
        <w:fldChar w:fldCharType="end"/>
      </w:r>
      <w:r w:rsidR="00B966EE">
        <w:rPr>
          <w:color w:val="000000" w:themeColor="text1"/>
        </w:rPr>
        <w:t>. However,</w:t>
      </w:r>
      <w:r w:rsidR="00F22619">
        <w:rPr>
          <w:color w:val="000000" w:themeColor="text1"/>
        </w:rPr>
        <w:t xml:space="preserve"> </w:t>
      </w:r>
      <w:r w:rsidR="00D96C4B">
        <w:rPr>
          <w:color w:val="000000" w:themeColor="text1"/>
        </w:rPr>
        <w:t>geometric parameter</w:t>
      </w:r>
      <w:r w:rsidR="00F22619">
        <w:rPr>
          <w:color w:val="000000" w:themeColor="text1"/>
        </w:rPr>
        <w:t xml:space="preserve">s measuring femur </w:t>
      </w:r>
      <w:r w:rsidR="005F2BF4">
        <w:rPr>
          <w:color w:val="000000" w:themeColor="text1"/>
        </w:rPr>
        <w:t xml:space="preserve">size </w:t>
      </w:r>
      <w:r w:rsidR="00F22619">
        <w:rPr>
          <w:color w:val="000000" w:themeColor="text1"/>
        </w:rPr>
        <w:t>are intrinsically related to</w:t>
      </w:r>
      <w:r w:rsidR="005F2BF4">
        <w:rPr>
          <w:color w:val="000000" w:themeColor="text1"/>
        </w:rPr>
        <w:t xml:space="preserve"> </w:t>
      </w:r>
      <w:r w:rsidR="00F22619">
        <w:rPr>
          <w:color w:val="000000" w:themeColor="text1"/>
        </w:rPr>
        <w:t>body size</w:t>
      </w:r>
      <w:r w:rsidR="00B966EE">
        <w:rPr>
          <w:color w:val="000000" w:themeColor="text1"/>
        </w:rPr>
        <w:t xml:space="preserve"> and each other</w:t>
      </w:r>
      <w:r w:rsidR="00F22619">
        <w:rPr>
          <w:color w:val="000000" w:themeColor="text1"/>
        </w:rPr>
        <w:t xml:space="preserve"> </w:t>
      </w:r>
      <w:r w:rsidR="00F22619">
        <w:rPr>
          <w:color w:val="000000" w:themeColor="text1"/>
        </w:rPr>
        <w:fldChar w:fldCharType="begin">
          <w:fldData xml:space="preserve">PEVuZE5vdGU+PENpdGU+PEF1dGhvcj5DYXN0YW5vLUJldGFuY291cnQ8L0F1dGhvcj48WWVhcj4y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</w:fldData>
        </w:fldChar>
      </w:r>
      <w:r w:rsidR="003F63B2">
        <w:rPr>
          <w:color w:val="000000" w:themeColor="text1"/>
        </w:rPr>
        <w:instrText xml:space="preserve"> ADDIN EN.CITE </w:instrText>
      </w:r>
      <w:r w:rsidR="003F63B2">
        <w:rPr>
          <w:color w:val="000000" w:themeColor="text1"/>
        </w:rPr>
        <w:fldChar w:fldCharType="begin">
          <w:fldData xml:space="preserve">PEVuZE5vdGU+PENpdGU+PEF1dGhvcj5DYXN0YW5vLUJldGFuY291cnQ8L0F1dGhvcj48WWVhcj4y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</w:fldData>
        </w:fldChar>
      </w:r>
      <w:r w:rsidR="003F63B2">
        <w:rPr>
          <w:color w:val="000000" w:themeColor="text1"/>
        </w:rPr>
        <w:instrText xml:space="preserve"> ADDIN EN.CITE.DATA </w:instrText>
      </w:r>
      <w:r w:rsidR="003F63B2">
        <w:rPr>
          <w:color w:val="000000" w:themeColor="text1"/>
        </w:rPr>
      </w:r>
      <w:r w:rsidR="003F63B2">
        <w:rPr>
          <w:color w:val="000000" w:themeColor="text1"/>
        </w:rPr>
        <w:fldChar w:fldCharType="end"/>
      </w:r>
      <w:r w:rsidR="00F22619">
        <w:rPr>
          <w:color w:val="000000" w:themeColor="text1"/>
        </w:rPr>
      </w:r>
      <w:r w:rsidR="00F22619">
        <w:rPr>
          <w:color w:val="000000" w:themeColor="text1"/>
        </w:rPr>
        <w:fldChar w:fldCharType="separate"/>
      </w:r>
      <w:r w:rsidR="00BA196F">
        <w:rPr>
          <w:noProof/>
          <w:color w:val="000000" w:themeColor="text1"/>
        </w:rPr>
        <w:t>(6)</w:t>
      </w:r>
      <w:r w:rsidR="00F22619">
        <w:rPr>
          <w:color w:val="000000" w:themeColor="text1"/>
        </w:rPr>
        <w:fldChar w:fldCharType="end"/>
      </w:r>
      <w:r w:rsidR="00F22619">
        <w:rPr>
          <w:color w:val="000000" w:themeColor="text1"/>
        </w:rPr>
        <w:t xml:space="preserve">. </w:t>
      </w:r>
      <w:r w:rsidR="005F2BF4">
        <w:rPr>
          <w:color w:val="000000" w:themeColor="text1"/>
        </w:rPr>
        <w:t xml:space="preserve">This has made understanding independent associations between </w:t>
      </w:r>
      <w:r w:rsidR="00D96C4B">
        <w:rPr>
          <w:color w:val="000000" w:themeColor="text1"/>
        </w:rPr>
        <w:t>geometric parameter</w:t>
      </w:r>
      <w:r w:rsidR="005F2BF4">
        <w:rPr>
          <w:color w:val="000000" w:themeColor="text1"/>
        </w:rPr>
        <w:t xml:space="preserve">s and HOA difficult especially given previous studies have </w:t>
      </w:r>
      <w:r w:rsidR="00E27F4C">
        <w:rPr>
          <w:color w:val="000000" w:themeColor="text1"/>
        </w:rPr>
        <w:t>tended to examine aspects of shape in isolatio</w:t>
      </w:r>
      <w:r w:rsidR="00715B22">
        <w:rPr>
          <w:color w:val="000000" w:themeColor="text1"/>
        </w:rPr>
        <w:t>n</w:t>
      </w:r>
      <w:r w:rsidR="000A7A8D">
        <w:rPr>
          <w:color w:val="000000" w:themeColor="text1"/>
        </w:rPr>
        <w:t xml:space="preserve"> without sex stratification</w:t>
      </w:r>
      <w:r w:rsidR="00715B22" w:rsidDel="00715B22">
        <w:rPr>
          <w:color w:val="000000" w:themeColor="text1"/>
        </w:rPr>
        <w:t xml:space="preserve"> </w:t>
      </w:r>
      <w:r w:rsidR="005F2BF4">
        <w:rPr>
          <w:color w:val="000000" w:themeColor="text1"/>
        </w:rPr>
        <w:fldChar w:fldCharType="begin">
          <w:fldData xml:space="preserve">PEVuZE5vdGU+PENpdGU+PEF1dGhvcj5DYXN0YW5vLUJldGFuY291cnQ8L0F1dGhvcj48WWVhcj4y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</w:fldData>
        </w:fldChar>
      </w:r>
      <w:r w:rsidR="003F63B2">
        <w:rPr>
          <w:color w:val="000000" w:themeColor="text1"/>
        </w:rPr>
        <w:instrText xml:space="preserve"> ADDIN EN.CITE </w:instrText>
      </w:r>
      <w:r w:rsidR="003F63B2">
        <w:rPr>
          <w:color w:val="000000" w:themeColor="text1"/>
        </w:rPr>
        <w:fldChar w:fldCharType="begin">
          <w:fldData xml:space="preserve">PEVuZE5vdGU+PENpdGU+PEF1dGhvcj5DYXN0YW5vLUJldGFuY291cnQ8L0F1dGhvcj48WWVhcj4y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</w:fldData>
        </w:fldChar>
      </w:r>
      <w:r w:rsidR="003F63B2">
        <w:rPr>
          <w:color w:val="000000" w:themeColor="text1"/>
        </w:rPr>
        <w:instrText xml:space="preserve"> ADDIN EN.CITE.DATA </w:instrText>
      </w:r>
      <w:r w:rsidR="003F63B2">
        <w:rPr>
          <w:color w:val="000000" w:themeColor="text1"/>
        </w:rPr>
      </w:r>
      <w:r w:rsidR="003F63B2">
        <w:rPr>
          <w:color w:val="000000" w:themeColor="text1"/>
        </w:rPr>
        <w:fldChar w:fldCharType="end"/>
      </w:r>
      <w:r w:rsidR="005F2BF4">
        <w:rPr>
          <w:color w:val="000000" w:themeColor="text1"/>
        </w:rPr>
      </w:r>
      <w:r w:rsidR="005F2BF4">
        <w:rPr>
          <w:color w:val="000000" w:themeColor="text1"/>
        </w:rPr>
        <w:fldChar w:fldCharType="separate"/>
      </w:r>
      <w:r w:rsidR="00BA196F">
        <w:rPr>
          <w:noProof/>
          <w:color w:val="000000" w:themeColor="text1"/>
        </w:rPr>
        <w:t>(6, 7)</w:t>
      </w:r>
      <w:r w:rsidR="005F2BF4">
        <w:rPr>
          <w:color w:val="000000" w:themeColor="text1"/>
        </w:rPr>
        <w:fldChar w:fldCharType="end"/>
      </w:r>
      <w:r w:rsidR="005F2BF4">
        <w:rPr>
          <w:color w:val="000000" w:themeColor="text1"/>
        </w:rPr>
        <w:t xml:space="preserve">. </w:t>
      </w:r>
      <w:r w:rsidR="00D71540">
        <w:rPr>
          <w:color w:val="000000" w:themeColor="text1"/>
        </w:rPr>
        <w:t xml:space="preserve">Statistical Shape Modelling (SSM) has evolved as an alternative approach to quantifying hip morphology and captures the whole of the hip joint. This method does overcome the issue of geometric parameters being correlated with size and each other, however the main limitation of SSM is that it is challenging to determine which specific aspects of hip shape are related to the outcome of interest. Therefore, geometric parameters can provide complementary information, hence why we have decided to look at them separately.  </w:t>
      </w:r>
    </w:p>
    <w:p w14:paraId="38BA5046" w14:textId="77777777" w:rsidR="005F2BF4" w:rsidRDefault="005F2BF4" w:rsidP="00F22619">
      <w:pPr>
        <w:rPr>
          <w:color w:val="000000" w:themeColor="text1"/>
        </w:rPr>
      </w:pPr>
    </w:p>
    <w:p w14:paraId="31AE6F26" w14:textId="1ECCABFD" w:rsidR="00CA2625" w:rsidRDefault="00B966EE" w:rsidP="00415997">
      <w:pPr>
        <w:rPr>
          <w:color w:val="000000" w:themeColor="text1"/>
        </w:rPr>
      </w:pPr>
      <w:r>
        <w:rPr>
          <w:color w:val="000000" w:themeColor="text1"/>
        </w:rPr>
        <w:t>The availability of l</w:t>
      </w:r>
      <w:r w:rsidR="00F0002C">
        <w:rPr>
          <w:color w:val="000000" w:themeColor="text1"/>
        </w:rPr>
        <w:t>arge c</w:t>
      </w:r>
      <w:r w:rsidR="002E1B4D">
        <w:rPr>
          <w:color w:val="000000" w:themeColor="text1"/>
        </w:rPr>
        <w:t xml:space="preserve">ohorts </w:t>
      </w:r>
      <w:r w:rsidR="008F7D86">
        <w:rPr>
          <w:color w:val="000000" w:themeColor="text1"/>
        </w:rPr>
        <w:t xml:space="preserve">with </w:t>
      </w:r>
      <w:r w:rsidR="00F3225A">
        <w:rPr>
          <w:color w:val="000000" w:themeColor="text1"/>
        </w:rPr>
        <w:t xml:space="preserve">hip </w:t>
      </w:r>
      <w:r>
        <w:rPr>
          <w:color w:val="000000" w:themeColor="text1"/>
        </w:rPr>
        <w:t>d</w:t>
      </w:r>
      <w:r w:rsidRPr="00A932DB">
        <w:rPr>
          <w:color w:val="000000" w:themeColor="text1"/>
        </w:rPr>
        <w:t>ual</w:t>
      </w:r>
      <w:r w:rsidR="00251728">
        <w:rPr>
          <w:color w:val="000000" w:themeColor="text1"/>
        </w:rPr>
        <w:t>-</w:t>
      </w:r>
      <w:r>
        <w:rPr>
          <w:color w:val="000000" w:themeColor="text1"/>
        </w:rPr>
        <w:t>e</w:t>
      </w:r>
      <w:r w:rsidRPr="00A932DB">
        <w:rPr>
          <w:color w:val="000000" w:themeColor="text1"/>
        </w:rPr>
        <w:t>nergy X-ray absorptiometry (DXA)</w:t>
      </w:r>
      <w:r w:rsidR="00A11F11">
        <w:rPr>
          <w:color w:val="000000" w:themeColor="text1"/>
        </w:rPr>
        <w:t xml:space="preserve"> </w:t>
      </w:r>
      <w:r w:rsidR="00F3225A">
        <w:rPr>
          <w:color w:val="000000" w:themeColor="text1"/>
        </w:rPr>
        <w:t xml:space="preserve">scans linked to HOA outcomes, </w:t>
      </w:r>
      <w:r w:rsidR="00C94687">
        <w:rPr>
          <w:color w:val="000000" w:themeColor="text1"/>
        </w:rPr>
        <w:t>such as</w:t>
      </w:r>
      <w:r w:rsidR="00093F45">
        <w:rPr>
          <w:color w:val="000000" w:themeColor="text1"/>
        </w:rPr>
        <w:t xml:space="preserve"> in the</w:t>
      </w:r>
      <w:r w:rsidR="00C94687">
        <w:rPr>
          <w:color w:val="000000" w:themeColor="text1"/>
        </w:rPr>
        <w:t xml:space="preserve"> UK Biobank</w:t>
      </w:r>
      <w:r>
        <w:rPr>
          <w:color w:val="000000" w:themeColor="text1"/>
        </w:rPr>
        <w:t xml:space="preserve"> </w:t>
      </w:r>
      <w:r w:rsidR="001A7CF5">
        <w:rPr>
          <w:color w:val="000000" w:themeColor="text1"/>
        </w:rPr>
        <w:t>s</w:t>
      </w:r>
      <w:r w:rsidR="00093F45">
        <w:rPr>
          <w:color w:val="000000" w:themeColor="text1"/>
        </w:rPr>
        <w:t>tudy</w:t>
      </w:r>
      <w:r w:rsidR="00C94687">
        <w:rPr>
          <w:color w:val="000000" w:themeColor="text1"/>
        </w:rPr>
        <w:t xml:space="preserve">, </w:t>
      </w:r>
      <w:r w:rsidR="00F0002C">
        <w:rPr>
          <w:color w:val="000000" w:themeColor="text1"/>
        </w:rPr>
        <w:t>provide</w:t>
      </w:r>
      <w:r w:rsidR="002D2088">
        <w:rPr>
          <w:color w:val="000000" w:themeColor="text1"/>
        </w:rPr>
        <w:t xml:space="preserve">s an excellent </w:t>
      </w:r>
      <w:r w:rsidR="000D2F0E">
        <w:rPr>
          <w:color w:val="000000" w:themeColor="text1"/>
        </w:rPr>
        <w:t xml:space="preserve">opportunity to examine relationships between </w:t>
      </w:r>
      <w:r w:rsidR="00D96C4B">
        <w:rPr>
          <w:color w:val="000000" w:themeColor="text1"/>
        </w:rPr>
        <w:t>geometric parameter</w:t>
      </w:r>
      <w:r w:rsidR="000D2F0E">
        <w:rPr>
          <w:color w:val="000000" w:themeColor="text1"/>
        </w:rPr>
        <w:t xml:space="preserve">s and HOA in more detail. </w:t>
      </w:r>
      <w:r w:rsidR="00F35320">
        <w:rPr>
          <w:color w:val="000000" w:themeColor="text1"/>
        </w:rPr>
        <w:t xml:space="preserve">Improvements in scan resolution </w:t>
      </w:r>
      <w:r w:rsidR="00B84E24">
        <w:rPr>
          <w:color w:val="000000" w:themeColor="text1"/>
        </w:rPr>
        <w:t xml:space="preserve">have shown </w:t>
      </w:r>
      <w:r>
        <w:rPr>
          <w:color w:val="000000" w:themeColor="text1"/>
        </w:rPr>
        <w:t xml:space="preserve">images acquired with </w:t>
      </w:r>
      <w:r w:rsidR="002D1FA2">
        <w:rPr>
          <w:color w:val="000000" w:themeColor="text1"/>
        </w:rPr>
        <w:t xml:space="preserve">newer </w:t>
      </w:r>
      <w:r w:rsidR="00B84E24">
        <w:rPr>
          <w:color w:val="000000" w:themeColor="text1"/>
        </w:rPr>
        <w:t>DXA</w:t>
      </w:r>
      <w:r>
        <w:rPr>
          <w:color w:val="000000" w:themeColor="text1"/>
        </w:rPr>
        <w:t xml:space="preserve"> </w:t>
      </w:r>
      <w:r w:rsidR="00B84E24">
        <w:rPr>
          <w:color w:val="000000" w:themeColor="text1"/>
        </w:rPr>
        <w:t>s</w:t>
      </w:r>
      <w:r>
        <w:rPr>
          <w:color w:val="000000" w:themeColor="text1"/>
        </w:rPr>
        <w:t>canners</w:t>
      </w:r>
      <w:r w:rsidR="00B84E24">
        <w:rPr>
          <w:color w:val="000000" w:themeColor="text1"/>
        </w:rPr>
        <w:t xml:space="preserve"> to be </w:t>
      </w:r>
      <w:r w:rsidR="000D533A">
        <w:rPr>
          <w:color w:val="000000" w:themeColor="text1"/>
        </w:rPr>
        <w:lastRenderedPageBreak/>
        <w:t>suitable for</w:t>
      </w:r>
      <w:r w:rsidR="00DA1E7A">
        <w:rPr>
          <w:color w:val="000000" w:themeColor="text1"/>
        </w:rPr>
        <w:t xml:space="preserve"> ascertaining</w:t>
      </w:r>
      <w:r w:rsidR="000D533A">
        <w:rPr>
          <w:color w:val="000000" w:themeColor="text1"/>
        </w:rPr>
        <w:t xml:space="preserve"> both hip shape and radiographic HOA </w:t>
      </w:r>
      <w:r w:rsidR="00DA1E7A">
        <w:rPr>
          <w:color w:val="000000" w:themeColor="text1"/>
        </w:rPr>
        <w:t xml:space="preserve">measures </w:t>
      </w:r>
      <w:r w:rsidR="000D533A">
        <w:rPr>
          <w:color w:val="000000" w:themeColor="text1"/>
        </w:rPr>
        <w:fldChar w:fldCharType="begin">
          <w:fldData xml:space="preserve">PEVuZE5vdGU+PENpdGU+PEF1dGhvcj5GYWJlcjwvQXV0aG9yPjxZZWFyPjIwMjE8L1llYXI+PFJl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</w:fldData>
        </w:fldChar>
      </w:r>
      <w:r w:rsidR="003F63B2">
        <w:rPr>
          <w:color w:val="000000" w:themeColor="text1"/>
        </w:rPr>
        <w:instrText xml:space="preserve"> ADDIN EN.CITE </w:instrText>
      </w:r>
      <w:r w:rsidR="003F63B2">
        <w:rPr>
          <w:color w:val="000000" w:themeColor="text1"/>
        </w:rPr>
        <w:fldChar w:fldCharType="begin">
          <w:fldData xml:space="preserve">PEVuZE5vdGU+PENpdGU+PEF1dGhvcj5GYWJlcjwvQXV0aG9yPjxZZWFyPjIwMjE8L1llYXI+PFJl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</w:fldData>
        </w:fldChar>
      </w:r>
      <w:r w:rsidR="003F63B2">
        <w:rPr>
          <w:color w:val="000000" w:themeColor="text1"/>
        </w:rPr>
        <w:instrText xml:space="preserve"> ADDIN EN.CITE.DATA </w:instrText>
      </w:r>
      <w:r w:rsidR="003F63B2">
        <w:rPr>
          <w:color w:val="000000" w:themeColor="text1"/>
        </w:rPr>
      </w:r>
      <w:r w:rsidR="003F63B2">
        <w:rPr>
          <w:color w:val="000000" w:themeColor="text1"/>
        </w:rPr>
        <w:fldChar w:fldCharType="end"/>
      </w:r>
      <w:r w:rsidR="000D533A">
        <w:rPr>
          <w:color w:val="000000" w:themeColor="text1"/>
        </w:rPr>
      </w:r>
      <w:r w:rsidR="000D533A">
        <w:rPr>
          <w:color w:val="000000" w:themeColor="text1"/>
        </w:rPr>
        <w:fldChar w:fldCharType="separate"/>
      </w:r>
      <w:r w:rsidR="00A7138E">
        <w:rPr>
          <w:noProof/>
          <w:color w:val="000000" w:themeColor="text1"/>
        </w:rPr>
        <w:t>(10, 11)</w:t>
      </w:r>
      <w:r w:rsidR="000D533A">
        <w:rPr>
          <w:color w:val="000000" w:themeColor="text1"/>
        </w:rPr>
        <w:fldChar w:fldCharType="end"/>
      </w:r>
      <w:r w:rsidR="000D533A">
        <w:rPr>
          <w:color w:val="000000" w:themeColor="text1"/>
        </w:rPr>
        <w:t xml:space="preserve">. </w:t>
      </w:r>
      <w:r w:rsidR="00AD7BF0">
        <w:rPr>
          <w:color w:val="000000" w:themeColor="text1"/>
        </w:rPr>
        <w:t>In addition, DXA</w:t>
      </w:r>
      <w:r w:rsidR="00251728">
        <w:rPr>
          <w:color w:val="000000" w:themeColor="text1"/>
        </w:rPr>
        <w:t xml:space="preserve"> scans involve </w:t>
      </w:r>
      <w:r w:rsidR="00AD7BF0">
        <w:rPr>
          <w:color w:val="000000" w:themeColor="text1"/>
        </w:rPr>
        <w:t>lower doses of radiation</w:t>
      </w:r>
      <w:r w:rsidR="00251728">
        <w:rPr>
          <w:color w:val="000000" w:themeColor="text1"/>
        </w:rPr>
        <w:t xml:space="preserve"> than traditional radiographs</w:t>
      </w:r>
      <w:r w:rsidR="00AD7BF0">
        <w:rPr>
          <w:color w:val="000000" w:themeColor="text1"/>
        </w:rPr>
        <w:t xml:space="preserve">, offering the potential for use in screening. </w:t>
      </w:r>
      <w:r w:rsidR="009E6591">
        <w:rPr>
          <w:lang w:eastAsia="en-GB"/>
        </w:rPr>
        <w:t>E</w:t>
      </w:r>
      <w:r w:rsidR="00B91215">
        <w:rPr>
          <w:lang w:eastAsia="en-GB"/>
        </w:rPr>
        <w:t xml:space="preserve">xisting methods such as hip structural analysis (HSA) </w:t>
      </w:r>
      <w:r w:rsidR="00B37CF7">
        <w:rPr>
          <w:lang w:eastAsia="en-GB"/>
        </w:rPr>
        <w:t xml:space="preserve">are already available for deriving </w:t>
      </w:r>
      <w:r w:rsidR="00D96C4B">
        <w:rPr>
          <w:lang w:eastAsia="en-GB"/>
        </w:rPr>
        <w:t>geometric parameter</w:t>
      </w:r>
      <w:r w:rsidR="00B37CF7">
        <w:rPr>
          <w:lang w:eastAsia="en-GB"/>
        </w:rPr>
        <w:t xml:space="preserve">s such as </w:t>
      </w:r>
      <w:r w:rsidR="000520A3">
        <w:rPr>
          <w:lang w:eastAsia="en-GB"/>
        </w:rPr>
        <w:t>FNW</w:t>
      </w:r>
      <w:r w:rsidR="007D0D80">
        <w:rPr>
          <w:lang w:eastAsia="en-GB"/>
        </w:rPr>
        <w:t xml:space="preserve"> and HAL for hip DXA scans </w:t>
      </w:r>
      <w:r w:rsidR="00B91215">
        <w:rPr>
          <w:lang w:eastAsia="en-GB"/>
        </w:rPr>
        <w:fldChar w:fldCharType="begin"/>
      </w:r>
      <w:r w:rsidR="003F63B2">
        <w:rPr>
          <w:lang w:eastAsia="en-GB"/>
        </w:rPr>
        <w:instrText xml:space="preserve"> ADDIN EN.CITE &lt;EndNote&gt;&lt;Cite&gt;&lt;Author&gt;Beck&lt;/Author&gt;&lt;Year&gt;2007&lt;/Year&gt;&lt;RecNum&gt;1020&lt;/RecNum&gt;&lt;DisplayText&gt;(12)&lt;/DisplayText&gt;&lt;record&gt;&lt;rec-number&gt;1020&lt;/rec-number&gt;&lt;foreign-keys&gt;&lt;key app="EN" db-id="xaxae2sxn5z9tqera5ypax5i9wr00pwf09da" timestamp="1622134654"&gt;1020&lt;/key&gt;&lt;/foreign-keys&gt;&lt;ref-type name="Journal Article"&gt;17&lt;/ref-type&gt;&lt;contributors&gt;&lt;authors&gt;&lt;author&gt;Beck, T. J.&lt;/author&gt;&lt;/authors&gt;&lt;/contributors&gt;&lt;auth-address&gt;Division of Medical Imaging Physics, Department of Radiology, School of Medicine, The Johns Hopkins University, The Johns Hopkins Outpatient Center, Baltimore, MD 21287, USA. tjbeck@jhmi.edu&lt;/auth-address&gt;&lt;titles&gt;&lt;title&gt;Extending DXA beyond bone mineral density: understanding hip structure analysis&lt;/title&gt;&lt;secondary-title&gt;Curr Osteoporos Rep&lt;/secondary-title&gt;&lt;/titles&gt;&lt;pages&gt;49-55&lt;/pages&gt;&lt;volume&gt;5&lt;/volume&gt;&lt;number&gt;2&lt;/number&gt;&lt;edition&gt;2007/05/25&lt;/edition&gt;&lt;keywords&gt;&lt;keyword&gt;Absorptiometry, Photon/*methods&lt;/keyword&gt;&lt;keyword&gt;Biomechanical Phenomena&lt;/keyword&gt;&lt;keyword&gt;Bone Density/*physiology&lt;/keyword&gt;&lt;keyword&gt;Bone Remodeling/*physiology&lt;/keyword&gt;&lt;keyword&gt;Hip/anatomy &amp;amp; histology/*diagnostic imaging/*physiology&lt;/keyword&gt;&lt;keyword&gt;Humans&lt;/keyword&gt;&lt;keyword&gt;Radiographic Image Interpretation, Computer-Assisted&lt;/keyword&gt;&lt;/keywords&gt;&lt;dates&gt;&lt;year&gt;2007&lt;/year&gt;&lt;pub-dates&gt;&lt;date&gt;Jun&lt;/date&gt;&lt;/pub-dates&gt;&lt;/dates&gt;&lt;isbn&gt;1544-1873 (Print)&amp;#xD;1544-1873 (Linking)&lt;/isbn&gt;&lt;accession-num&gt;17521505&lt;/accession-num&gt;&lt;urls&gt;&lt;related-urls&gt;&lt;url&gt;https://www.ncbi.nlm.nih.gov/pubmed/17521505&lt;/url&gt;&lt;/related-urls&gt;&lt;/urls&gt;&lt;electronic-resource-num&gt;10.1007/s11914-007-0002-4&lt;/electronic-resource-num&gt;&lt;/record&gt;&lt;/Cite&gt;&lt;/EndNote&gt;</w:instrText>
      </w:r>
      <w:r w:rsidR="00B91215">
        <w:rPr>
          <w:lang w:eastAsia="en-GB"/>
        </w:rPr>
        <w:fldChar w:fldCharType="separate"/>
      </w:r>
      <w:r w:rsidR="00A7138E">
        <w:rPr>
          <w:noProof/>
          <w:lang w:eastAsia="en-GB"/>
        </w:rPr>
        <w:t>(12)</w:t>
      </w:r>
      <w:r w:rsidR="00B91215">
        <w:rPr>
          <w:lang w:eastAsia="en-GB"/>
        </w:rPr>
        <w:fldChar w:fldCharType="end"/>
      </w:r>
      <w:r w:rsidR="00C90F23">
        <w:rPr>
          <w:lang w:eastAsia="en-GB"/>
        </w:rPr>
        <w:t xml:space="preserve">, however </w:t>
      </w:r>
      <w:r w:rsidR="00741DB2">
        <w:rPr>
          <w:lang w:eastAsia="en-GB"/>
        </w:rPr>
        <w:t>this</w:t>
      </w:r>
      <w:r w:rsidR="00B91215">
        <w:rPr>
          <w:lang w:eastAsia="en-GB"/>
        </w:rPr>
        <w:t xml:space="preserve"> does not </w:t>
      </w:r>
      <w:r w:rsidR="009005FF">
        <w:rPr>
          <w:lang w:eastAsia="en-GB"/>
        </w:rPr>
        <w:t>generate</w:t>
      </w:r>
      <w:r w:rsidR="00B91215">
        <w:rPr>
          <w:lang w:eastAsia="en-GB"/>
        </w:rPr>
        <w:t xml:space="preserve"> </w:t>
      </w:r>
      <w:r w:rsidR="00741DB2">
        <w:rPr>
          <w:lang w:eastAsia="en-GB"/>
        </w:rPr>
        <w:t xml:space="preserve">other parameters potentially </w:t>
      </w:r>
      <w:r w:rsidR="002F0187">
        <w:rPr>
          <w:lang w:eastAsia="en-GB"/>
        </w:rPr>
        <w:t xml:space="preserve">related to HOA such as </w:t>
      </w:r>
      <w:r w:rsidR="00B91215">
        <w:rPr>
          <w:lang w:eastAsia="en-GB"/>
        </w:rPr>
        <w:t>DFH</w:t>
      </w:r>
      <w:r w:rsidR="009005FF">
        <w:rPr>
          <w:lang w:eastAsia="en-GB"/>
        </w:rPr>
        <w:t>.</w:t>
      </w:r>
      <w:r w:rsidR="00B91215">
        <w:rPr>
          <w:lang w:eastAsia="en-GB"/>
        </w:rPr>
        <w:t xml:space="preserve"> </w:t>
      </w:r>
    </w:p>
    <w:p w14:paraId="5B6FC86E" w14:textId="77777777" w:rsidR="00CA2625" w:rsidRDefault="00CA2625" w:rsidP="00415997">
      <w:pPr>
        <w:rPr>
          <w:color w:val="000000" w:themeColor="text1"/>
        </w:rPr>
      </w:pPr>
    </w:p>
    <w:p w14:paraId="36277FFD" w14:textId="79ED6923" w:rsidR="00DD2162" w:rsidRPr="00F35320" w:rsidRDefault="00CA2625" w:rsidP="00415997">
      <w:pPr>
        <w:rPr>
          <w:color w:val="000000" w:themeColor="text1"/>
        </w:rPr>
      </w:pPr>
      <w:r>
        <w:rPr>
          <w:lang w:eastAsia="en-GB"/>
        </w:rPr>
        <w:t xml:space="preserve">The </w:t>
      </w:r>
      <w:r w:rsidR="00866FC2">
        <w:rPr>
          <w:lang w:eastAsia="en-GB"/>
        </w:rPr>
        <w:t xml:space="preserve">UK </w:t>
      </w:r>
      <w:r w:rsidR="0082556A">
        <w:rPr>
          <w:lang w:eastAsia="en-GB"/>
        </w:rPr>
        <w:t>Biobank</w:t>
      </w:r>
      <w:r w:rsidR="00B966EE">
        <w:rPr>
          <w:lang w:eastAsia="en-GB"/>
        </w:rPr>
        <w:t xml:space="preserve"> study</w:t>
      </w:r>
      <w:r>
        <w:rPr>
          <w:lang w:eastAsia="en-GB"/>
        </w:rPr>
        <w:t xml:space="preserve"> h</w:t>
      </w:r>
      <w:r w:rsidR="00E43EB4">
        <w:rPr>
          <w:lang w:eastAsia="en-GB"/>
        </w:rPr>
        <w:t>a</w:t>
      </w:r>
      <w:r w:rsidR="00203B42">
        <w:rPr>
          <w:lang w:eastAsia="en-GB"/>
        </w:rPr>
        <w:t>s</w:t>
      </w:r>
      <w:r>
        <w:rPr>
          <w:lang w:eastAsia="en-GB"/>
        </w:rPr>
        <w:t xml:space="preserve"> undertaken ~40,000 high resolution hip </w:t>
      </w:r>
      <w:r w:rsidRPr="00A932DB">
        <w:rPr>
          <w:color w:val="000000" w:themeColor="text1"/>
        </w:rPr>
        <w:t>DXA</w:t>
      </w:r>
      <w:r>
        <w:rPr>
          <w:color w:val="000000" w:themeColor="text1"/>
        </w:rPr>
        <w:t xml:space="preserve"> scans. </w:t>
      </w:r>
      <w:r w:rsidR="001369DF">
        <w:rPr>
          <w:color w:val="000000" w:themeColor="text1"/>
        </w:rPr>
        <w:t xml:space="preserve">This </w:t>
      </w:r>
      <w:r w:rsidR="00DA1E7A">
        <w:rPr>
          <w:color w:val="000000" w:themeColor="text1"/>
        </w:rPr>
        <w:t xml:space="preserve">large sample now offers opportunities to explore </w:t>
      </w:r>
      <w:r w:rsidR="00631729">
        <w:rPr>
          <w:color w:val="000000" w:themeColor="text1"/>
        </w:rPr>
        <w:t>relationships</w:t>
      </w:r>
      <w:r w:rsidR="007A05C6">
        <w:rPr>
          <w:color w:val="000000" w:themeColor="text1"/>
        </w:rPr>
        <w:t xml:space="preserve"> between</w:t>
      </w:r>
      <w:r w:rsidR="00A17519">
        <w:rPr>
          <w:color w:val="000000" w:themeColor="text1"/>
        </w:rPr>
        <w:t xml:space="preserve"> </w:t>
      </w:r>
      <w:r w:rsidR="00D96C4B">
        <w:rPr>
          <w:color w:val="000000" w:themeColor="text1"/>
        </w:rPr>
        <w:t>geometric parameter</w:t>
      </w:r>
      <w:r w:rsidR="00DA1E7A">
        <w:rPr>
          <w:color w:val="000000" w:themeColor="text1"/>
        </w:rPr>
        <w:t xml:space="preserve">s </w:t>
      </w:r>
      <w:r w:rsidR="007A05C6">
        <w:rPr>
          <w:color w:val="000000" w:themeColor="text1"/>
        </w:rPr>
        <w:t>and</w:t>
      </w:r>
      <w:r w:rsidR="00DA1E7A">
        <w:rPr>
          <w:color w:val="000000" w:themeColor="text1"/>
        </w:rPr>
        <w:t xml:space="preserve"> HOA </w:t>
      </w:r>
      <w:r w:rsidR="007A05C6">
        <w:rPr>
          <w:color w:val="000000" w:themeColor="text1"/>
        </w:rPr>
        <w:t xml:space="preserve">as defined </w:t>
      </w:r>
      <w:r w:rsidR="002E6FBD">
        <w:rPr>
          <w:color w:val="000000" w:themeColor="text1"/>
        </w:rPr>
        <w:t>both clinically and radiographically</w:t>
      </w:r>
      <w:r w:rsidR="00DA1E7A">
        <w:rPr>
          <w:color w:val="000000" w:themeColor="text1"/>
        </w:rPr>
        <w:t>.</w:t>
      </w:r>
      <w:r w:rsidR="001369DF">
        <w:rPr>
          <w:color w:val="000000" w:themeColor="text1"/>
        </w:rPr>
        <w:t xml:space="preserve"> </w:t>
      </w:r>
      <w:r w:rsidR="00025303">
        <w:rPr>
          <w:color w:val="000000" w:themeColor="text1"/>
        </w:rPr>
        <w:t xml:space="preserve">To understand the relationship between </w:t>
      </w:r>
      <w:r w:rsidR="00D96C4B">
        <w:rPr>
          <w:color w:val="000000" w:themeColor="text1"/>
        </w:rPr>
        <w:t>geometric parameter</w:t>
      </w:r>
      <w:r w:rsidR="00025303">
        <w:rPr>
          <w:color w:val="000000" w:themeColor="text1"/>
        </w:rPr>
        <w:t>s and HOA, in the present study, we</w:t>
      </w:r>
      <w:r w:rsidR="00981CE3" w:rsidRPr="00981CE3">
        <w:t xml:space="preserve"> ai</w:t>
      </w:r>
      <w:r w:rsidR="00AD20AE">
        <w:t>med</w:t>
      </w:r>
      <w:r w:rsidR="00981CE3" w:rsidRPr="00981CE3">
        <w:t xml:space="preserve"> to: (i) determine the correlation between </w:t>
      </w:r>
      <w:r w:rsidR="00D96C4B">
        <w:t>geometric parameter</w:t>
      </w:r>
      <w:r w:rsidR="00981CE3" w:rsidRPr="00981CE3">
        <w:t xml:space="preserve">s and measures of body size, (ii) describe the cross-sectional relationships between </w:t>
      </w:r>
      <w:r w:rsidR="00D96C4B">
        <w:t>geometric parameter</w:t>
      </w:r>
      <w:r w:rsidR="00981CE3" w:rsidRPr="00981CE3">
        <w:t xml:space="preserve">s </w:t>
      </w:r>
      <w:r w:rsidR="003A5B18">
        <w:t>with</w:t>
      </w:r>
      <w:r w:rsidR="003A5B18" w:rsidRPr="00981CE3">
        <w:t xml:space="preserve"> </w:t>
      </w:r>
      <w:r w:rsidR="002948BD">
        <w:t>radiographic HOA</w:t>
      </w:r>
      <w:r w:rsidR="00981CE3" w:rsidRPr="00981CE3">
        <w:t xml:space="preserve"> and hospital diagnosed </w:t>
      </w:r>
      <w:r w:rsidR="00B966EE">
        <w:t xml:space="preserve">hip </w:t>
      </w:r>
      <w:r w:rsidR="00981CE3" w:rsidRPr="00981CE3">
        <w:t>OA</w:t>
      </w:r>
      <w:r w:rsidR="00DA1405">
        <w:t xml:space="preserve"> (HESOA)</w:t>
      </w:r>
      <w:r w:rsidR="006611C0">
        <w:t>,</w:t>
      </w:r>
      <w:r w:rsidR="00981CE3" w:rsidRPr="00981CE3">
        <w:t xml:space="preserve"> (i</w:t>
      </w:r>
      <w:r w:rsidR="005D49C0">
        <w:t>ii</w:t>
      </w:r>
      <w:r w:rsidR="00981CE3" w:rsidRPr="00981CE3">
        <w:t xml:space="preserve">) describe the longitudinal associations between </w:t>
      </w:r>
      <w:r w:rsidR="00D96C4B">
        <w:t>geometric parameter</w:t>
      </w:r>
      <w:r w:rsidR="00981CE3" w:rsidRPr="00981CE3">
        <w:t xml:space="preserve">s and </w:t>
      </w:r>
      <w:r w:rsidR="00B32555">
        <w:rPr>
          <w:rFonts w:eastAsia="Times New Roman" w:cs="Times New Roman"/>
          <w:lang w:eastAsia="en-GB"/>
        </w:rPr>
        <w:t>total hip replacement (</w:t>
      </w:r>
      <w:r w:rsidR="00B32555" w:rsidRPr="00DC362E">
        <w:rPr>
          <w:rFonts w:eastAsia="Times New Roman" w:cs="Times New Roman"/>
          <w:lang w:eastAsia="en-GB"/>
        </w:rPr>
        <w:t>THR</w:t>
      </w:r>
      <w:r w:rsidR="00B32555">
        <w:rPr>
          <w:rFonts w:eastAsia="Times New Roman" w:cs="Times New Roman"/>
          <w:lang w:eastAsia="en-GB"/>
        </w:rPr>
        <w:t>)</w:t>
      </w:r>
      <w:r w:rsidR="006611C0">
        <w:rPr>
          <w:rFonts w:eastAsia="Times New Roman" w:cs="Times New Roman"/>
          <w:lang w:eastAsia="en-GB"/>
        </w:rPr>
        <w:t xml:space="preserve"> and (iv) establish which o</w:t>
      </w:r>
      <w:r w:rsidR="00DF653A">
        <w:rPr>
          <w:rFonts w:eastAsia="Times New Roman" w:cs="Times New Roman"/>
          <w:lang w:eastAsia="en-GB"/>
        </w:rPr>
        <w:t>f</w:t>
      </w:r>
      <w:r w:rsidR="006611C0">
        <w:rPr>
          <w:rFonts w:eastAsia="Times New Roman" w:cs="Times New Roman"/>
          <w:lang w:eastAsia="en-GB"/>
        </w:rPr>
        <w:t xml:space="preserve"> these are independent as assessed in mutually adjusted models</w:t>
      </w:r>
      <w:r w:rsidR="00B32555" w:rsidRPr="00DC362E">
        <w:rPr>
          <w:rFonts w:eastAsia="Times New Roman" w:cs="Times New Roman"/>
          <w:lang w:eastAsia="en-GB"/>
        </w:rPr>
        <w:t>.</w:t>
      </w:r>
      <w:r w:rsidR="00176464">
        <w:t xml:space="preserve"> </w:t>
      </w:r>
    </w:p>
    <w:p w14:paraId="235DD209" w14:textId="6D11AA9E" w:rsidR="009A0DC1" w:rsidRPr="006E1E64" w:rsidRDefault="0069271F" w:rsidP="00415997">
      <w:pPr>
        <w:pStyle w:val="Heading1"/>
        <w:rPr>
          <w:rFonts w:eastAsia="Times New Roman"/>
          <w:lang w:eastAsia="en-GB"/>
        </w:rPr>
      </w:pPr>
      <w:r>
        <w:br w:type="page"/>
      </w:r>
      <w:r w:rsidR="007B06F0">
        <w:lastRenderedPageBreak/>
        <w:t>Materials and Methods</w:t>
      </w:r>
      <w:r w:rsidR="007B06F0" w:rsidRPr="00DD2162">
        <w:t>:</w:t>
      </w:r>
      <w:r w:rsidR="007B06F0">
        <w:t xml:space="preserve"> </w:t>
      </w:r>
    </w:p>
    <w:p w14:paraId="6E1DF051" w14:textId="220AB8CB" w:rsidR="007B06F0" w:rsidRPr="007B06F0" w:rsidRDefault="007B06F0" w:rsidP="00415997">
      <w:pPr>
        <w:pStyle w:val="Heading2"/>
      </w:pPr>
      <w:r w:rsidRPr="007B06F0">
        <w:t>Population</w:t>
      </w:r>
    </w:p>
    <w:p w14:paraId="5F5C9CED" w14:textId="4DF14CCA" w:rsidR="007B06F0" w:rsidRDefault="00866FC2">
      <w:r>
        <w:t xml:space="preserve">UK </w:t>
      </w:r>
      <w:r w:rsidR="0082556A">
        <w:rPr>
          <w:lang w:eastAsia="en-GB"/>
        </w:rPr>
        <w:t>Biobank</w:t>
      </w:r>
      <w:r w:rsidR="007B06F0" w:rsidRPr="007B06F0">
        <w:t xml:space="preserve"> is a large prospective study, </w:t>
      </w:r>
      <w:r w:rsidR="003A5B18">
        <w:t>which at baseline</w:t>
      </w:r>
      <w:r w:rsidR="005A3369">
        <w:t xml:space="preserve"> (</w:t>
      </w:r>
      <w:r w:rsidR="005A3369" w:rsidRPr="007B06F0">
        <w:t>2006-2010</w:t>
      </w:r>
      <w:r w:rsidR="005A3369">
        <w:t>)</w:t>
      </w:r>
      <w:r w:rsidR="003A5B18">
        <w:t xml:space="preserve">, </w:t>
      </w:r>
      <w:r w:rsidR="007B06F0" w:rsidRPr="007B06F0">
        <w:t>recruit</w:t>
      </w:r>
      <w:r w:rsidR="003A5B18">
        <w:t>ed</w:t>
      </w:r>
      <w:r w:rsidR="007B06F0" w:rsidRPr="007B06F0">
        <w:t xml:space="preserve"> over 500,000 men and women aged 40-69 </w:t>
      </w:r>
      <w:r w:rsidR="003A5B18">
        <w:t>year</w:t>
      </w:r>
      <w:r w:rsidR="00AD788B">
        <w:t>s</w:t>
      </w:r>
      <w:r w:rsidR="00B05285">
        <w:t xml:space="preserve"> </w:t>
      </w:r>
      <w:r w:rsidR="00B05285" w:rsidRPr="00B05285">
        <w:fldChar w:fldCharType="begin">
          <w:fldData xml:space="preserve">PEVuZE5vdGU+PENpdGU+PEF1dGhvcj5MaXR0bGVqb2huczwvQXV0aG9yPjxZZWFyPjIwMjA8L1ll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</w:fldData>
        </w:fldChar>
      </w:r>
      <w:r w:rsidR="00A7138E">
        <w:instrText xml:space="preserve"> ADDIN EN.CITE </w:instrText>
      </w:r>
      <w:r w:rsidR="00A7138E">
        <w:fldChar w:fldCharType="begin">
          <w:fldData xml:space="preserve">PEVuZE5vdGU+PENpdGU+PEF1dGhvcj5MaXR0bGVqb2huczwvQXV0aG9yPjxZZWFyPjIwMjA8L1ll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</w:fldData>
        </w:fldChar>
      </w:r>
      <w:r w:rsidR="00A7138E">
        <w:instrText xml:space="preserve"> ADDIN EN.CITE.DATA </w:instrText>
      </w:r>
      <w:r w:rsidR="00A7138E">
        <w:fldChar w:fldCharType="end"/>
      </w:r>
      <w:r w:rsidR="00B05285" w:rsidRPr="00B05285">
        <w:fldChar w:fldCharType="separate"/>
      </w:r>
      <w:r w:rsidR="00A7138E">
        <w:rPr>
          <w:noProof/>
        </w:rPr>
        <w:t>(13)</w:t>
      </w:r>
      <w:r w:rsidR="00B05285" w:rsidRPr="00B05285">
        <w:fldChar w:fldCharType="end"/>
      </w:r>
      <w:r w:rsidR="00B05285" w:rsidRPr="00B05285">
        <w:t>.</w:t>
      </w:r>
      <w:r w:rsidR="007B06F0" w:rsidRPr="007B06F0">
        <w:t xml:space="preserve"> Participants have undergone extensive phenotypic </w:t>
      </w:r>
      <w:r w:rsidR="00615B4D">
        <w:t>assessments</w:t>
      </w:r>
      <w:r w:rsidR="00615B4D" w:rsidRPr="007B06F0">
        <w:t xml:space="preserve"> </w:t>
      </w:r>
      <w:r w:rsidR="007B06F0" w:rsidRPr="007B06F0">
        <w:t xml:space="preserve">through questionnaires, imaging, physical </w:t>
      </w:r>
      <w:r w:rsidR="00615B4D" w:rsidRPr="007B06F0">
        <w:t>measures,</w:t>
      </w:r>
      <w:r w:rsidR="004231DE">
        <w:t xml:space="preserve"> </w:t>
      </w:r>
      <w:r w:rsidR="00AC6932">
        <w:t>and electronic healthcare record linkage</w:t>
      </w:r>
      <w:r w:rsidR="007B06F0" w:rsidRPr="007B06F0">
        <w:t xml:space="preserve"> </w:t>
      </w:r>
      <w:r w:rsidR="007B06F0" w:rsidRPr="007B06F0">
        <w:fldChar w:fldCharType="begin">
          <w:fldData xml:space="preserve">PEVuZE5vdGU+PENpdGU+PEF1dGhvcj5CeWNyb2Z0PC9BdXRob3I+PFllYXI+MjAxODwvWWVhcj48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</w:fldData>
        </w:fldChar>
      </w:r>
      <w:r w:rsidR="003F63B2">
        <w:instrText xml:space="preserve"> ADDIN EN.CITE </w:instrText>
      </w:r>
      <w:r w:rsidR="003F63B2">
        <w:fldChar w:fldCharType="begin">
          <w:fldData xml:space="preserve">PEVuZE5vdGU+PENpdGU+PEF1dGhvcj5CeWNyb2Z0PC9BdXRob3I+PFllYXI+MjAxODwvWWVhcj48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</w:fldData>
        </w:fldChar>
      </w:r>
      <w:r w:rsidR="003F63B2">
        <w:instrText xml:space="preserve"> ADDIN EN.CITE.DATA </w:instrText>
      </w:r>
      <w:r w:rsidR="003F63B2">
        <w:fldChar w:fldCharType="end"/>
      </w:r>
      <w:r w:rsidR="007B06F0" w:rsidRPr="007B06F0">
        <w:fldChar w:fldCharType="separate"/>
      </w:r>
      <w:r w:rsidR="00A7138E">
        <w:rPr>
          <w:noProof/>
        </w:rPr>
        <w:t>(14)</w:t>
      </w:r>
      <w:r w:rsidR="007B06F0" w:rsidRPr="007B06F0">
        <w:fldChar w:fldCharType="end"/>
      </w:r>
      <w:r w:rsidR="007B06F0" w:rsidRPr="007B06F0">
        <w:t>. In 201</w:t>
      </w:r>
      <w:r w:rsidR="00C22D68">
        <w:t>4</w:t>
      </w:r>
      <w:r w:rsidR="007B06F0" w:rsidRPr="007B06F0">
        <w:t xml:space="preserve"> </w:t>
      </w:r>
      <w:r>
        <w:t xml:space="preserve">UK </w:t>
      </w:r>
      <w:r w:rsidR="0082556A">
        <w:rPr>
          <w:lang w:eastAsia="en-GB"/>
        </w:rPr>
        <w:t>Biobank</w:t>
      </w:r>
      <w:r w:rsidR="007B06F0" w:rsidRPr="007B06F0">
        <w:t xml:space="preserve"> commenced the extended imaging study with the aim of conducting DXA scans on 100,000 participants</w:t>
      </w:r>
      <w:r w:rsidR="00D44914" w:rsidRPr="00D44914">
        <w:t xml:space="preserve"> but as of the start of this study (November 2022) ~40,000 were available</w:t>
      </w:r>
      <w:r w:rsidR="00D44914">
        <w:t xml:space="preserve">. </w:t>
      </w:r>
      <w:r w:rsidR="007B06F0" w:rsidRPr="007B06F0">
        <w:t>DXA scans were obtained from both hips</w:t>
      </w:r>
      <w:r w:rsidR="003420CC">
        <w:t xml:space="preserve"> </w:t>
      </w:r>
      <w:r w:rsidR="007B06F0" w:rsidRPr="007B06F0">
        <w:t>(</w:t>
      </w:r>
      <w:proofErr w:type="spellStart"/>
      <w:r w:rsidR="007B06F0" w:rsidRPr="007B06F0">
        <w:t>iDXA</w:t>
      </w:r>
      <w:proofErr w:type="spellEnd"/>
      <w:r w:rsidR="007B06F0" w:rsidRPr="007B06F0">
        <w:t xml:space="preserve"> GE-Lunar, Madison, WI), with participant</w:t>
      </w:r>
      <w:r w:rsidR="00A47E3E">
        <w:t>’</w:t>
      </w:r>
      <w:r w:rsidR="007B06F0" w:rsidRPr="007B06F0">
        <w:t>s</w:t>
      </w:r>
      <w:r w:rsidR="00A47E3E">
        <w:t xml:space="preserve"> limbs</w:t>
      </w:r>
      <w:r w:rsidR="007B06F0" w:rsidRPr="007B06F0">
        <w:t xml:space="preserve"> being positioned with 15-25° internal rotation using a standardised protocol</w:t>
      </w:r>
      <w:r w:rsidR="00751F45">
        <w:t xml:space="preserve">. </w:t>
      </w:r>
      <w:r>
        <w:t xml:space="preserve">UK </w:t>
      </w:r>
      <w:r w:rsidR="0082556A">
        <w:rPr>
          <w:lang w:eastAsia="en-GB"/>
        </w:rPr>
        <w:t>Biobank</w:t>
      </w:r>
      <w:r w:rsidR="007B06F0" w:rsidRPr="007B06F0">
        <w:t xml:space="preserve"> </w:t>
      </w:r>
      <w:r w:rsidR="00DD2162">
        <w:t xml:space="preserve">has ethical </w:t>
      </w:r>
      <w:r w:rsidR="007B06F0" w:rsidRPr="007B06F0">
        <w:t>approval from the National Information Governance Board for Health and Social Care and North-West Multi-centre Research Ethics Committee (11/NW/0382)</w:t>
      </w:r>
      <w:r w:rsidR="00DD2162">
        <w:t xml:space="preserve"> which covers this study </w:t>
      </w:r>
      <w:r w:rsidR="00DD2162" w:rsidRPr="007B06F0">
        <w:t>(application number 17295)</w:t>
      </w:r>
      <w:r w:rsidR="007B06F0" w:rsidRPr="007B06F0">
        <w:t>.</w:t>
      </w:r>
      <w:r w:rsidR="00DD2162">
        <w:t xml:space="preserve"> All participants gave informed </w:t>
      </w:r>
      <w:r w:rsidR="00A47E3E">
        <w:t xml:space="preserve">written </w:t>
      </w:r>
      <w:r w:rsidR="00DD2162">
        <w:t>consent.</w:t>
      </w:r>
      <w:r w:rsidR="007B06F0" w:rsidRPr="007B06F0">
        <w:t xml:space="preserve"> </w:t>
      </w:r>
    </w:p>
    <w:p w14:paraId="65386462" w14:textId="77777777" w:rsidR="00525EF4" w:rsidRDefault="00525EF4"/>
    <w:p w14:paraId="159D6B22" w14:textId="558CDE82" w:rsidR="000C260D" w:rsidRDefault="00DD2162" w:rsidP="00DD2162">
      <w:pPr>
        <w:pStyle w:val="Heading2"/>
      </w:pPr>
      <w:r>
        <w:t>Dual-energy X-ray absorptiometry variables</w:t>
      </w:r>
    </w:p>
    <w:p w14:paraId="7980E85D" w14:textId="20987C46" w:rsidR="00DF320C" w:rsidRPr="00DF320C" w:rsidRDefault="00DF320C" w:rsidP="00415997">
      <w:pPr>
        <w:pStyle w:val="Heading3"/>
      </w:pPr>
      <w:r>
        <w:t>Outline points and radiographic osteoarthritis annotation</w:t>
      </w:r>
    </w:p>
    <w:p w14:paraId="0EBC312D" w14:textId="5BCBC1BB" w:rsidR="00DF320C" w:rsidRDefault="00DD2162" w:rsidP="000C260D">
      <w:r>
        <w:t>A</w:t>
      </w:r>
      <w:r w:rsidR="000C260D" w:rsidRPr="000C260D">
        <w:t xml:space="preserve"> machine</w:t>
      </w:r>
      <w:r>
        <w:t>-</w:t>
      </w:r>
      <w:r w:rsidR="000C260D" w:rsidRPr="000C260D">
        <w:t xml:space="preserve">learning </w:t>
      </w:r>
      <w:r w:rsidR="00615B4D">
        <w:t>algorithm</w:t>
      </w:r>
      <w:r>
        <w:t xml:space="preserve"> placed</w:t>
      </w:r>
      <w:r w:rsidR="000C260D" w:rsidRPr="000C260D">
        <w:t xml:space="preserve"> 85 points </w:t>
      </w:r>
      <w:r w:rsidR="00615B4D">
        <w:t xml:space="preserve">to outline </w:t>
      </w:r>
      <w:r>
        <w:t xml:space="preserve">the </w:t>
      </w:r>
      <w:r w:rsidR="00584AAF">
        <w:t>proximal femur</w:t>
      </w:r>
      <w:r w:rsidR="000C260D" w:rsidRPr="000C260D">
        <w:t xml:space="preserve"> and acetabulum in </w:t>
      </w:r>
      <w:r w:rsidR="00DF320C">
        <w:t xml:space="preserve">all available left hip DXA scans as of </w:t>
      </w:r>
      <w:r w:rsidR="00316B65">
        <w:t>April</w:t>
      </w:r>
      <w:r w:rsidR="00DF320C">
        <w:t xml:space="preserve"> 202</w:t>
      </w:r>
      <w:r w:rsidR="00316B65">
        <w:t>1</w:t>
      </w:r>
      <w:r w:rsidR="000C260D" w:rsidRPr="000C260D">
        <w:t xml:space="preserve"> </w:t>
      </w:r>
      <w:r w:rsidR="00DF320C">
        <w:fldChar w:fldCharType="begin"/>
      </w:r>
      <w:r w:rsidR="003F63B2">
        <w:instrText xml:space="preserve"> ADDIN EN.CITE &lt;EndNote&gt;&lt;Cite&gt;&lt;Author&gt;Frysz&lt;/Author&gt;&lt;Year&gt;2022&lt;/Year&gt;&lt;RecNum&gt;1244&lt;/RecNum&gt;&lt;DisplayText&gt;(11)&lt;/DisplayText&gt;&lt;record&gt;&lt;rec-number&gt;1244&lt;/rec-number&gt;&lt;foreign-keys&gt;&lt;key app="EN" db-id="xaxae2sxn5z9tqera5ypax5i9wr00pwf09da" timestamp="1657619600"&gt;1244&lt;/key&gt;&lt;/foreign-keys&gt;&lt;ref-type name="Journal Article"&gt;17&lt;/ref-type&gt;&lt;contributors&gt;&lt;authors&gt;&lt;author&gt;Frysz, M.&lt;/author&gt;&lt;author&gt;Faber, B. G.&lt;/author&gt;&lt;author&gt;Ebsim, R.&lt;/author&gt;&lt;author&gt;Saunders, F. R.&lt;/author&gt;&lt;author&gt;Lindner, C.&lt;/author&gt;&lt;author&gt;Gregory, J. S.&lt;/author&gt;&lt;author&gt;Aspden, R. M.&lt;/author&gt;&lt;author&gt;Harvey, N. C.&lt;/author&gt;&lt;author&gt;Cootes, T.&lt;/author&gt;&lt;author&gt;Tobias, J.&lt;/author&gt;&lt;/authors&gt;&lt;/contributors&gt;&lt;auth-address&gt;Musculoskeletal Research Unit, University of Bristol, UK.&amp;#xD;Medical Research Council Integrative Epidemiology Unit, University of Bristol, UK.&amp;#xD;Division of Informatics, Imaging and Data Sciences, The University of Manchester, UK.&amp;#xD;Centre for Arthritis and Musculoskeletal Health, University of Aberdeen, UK.&amp;#xD;Medical Research Council Lifecourse Epidemiology Centre, University of Southampton, UK.&amp;#xD;NIHR Southampton Biomedical Research Centre, University of Southampton and University Hospitals Southampton NHS Foundation Trust, Southampton, UK.&lt;/auth-address&gt;&lt;titles&gt;&lt;title&gt;Machine-learning derived acetabular dysplasia and cam morphology are features of severe hip osteoarthritis: findings from UK Biobank&lt;/title&gt;&lt;secondary-title&gt;J Bone Miner Res&lt;/secondary-title&gt;&lt;/titles&gt;&lt;edition&gt;2022/07/11&lt;/edition&gt;&lt;keywords&gt;&lt;keyword&gt;acetabular dysplasia&lt;/keyword&gt;&lt;keyword&gt;cam morphology&lt;/keyword&gt;&lt;keyword&gt;hip shape&lt;/keyword&gt;&lt;keyword&gt;osteoarthritis&lt;/keyword&gt;&lt;keyword&gt;statistical shape modelling&lt;/keyword&gt;&lt;/keywords&gt;&lt;dates&gt;&lt;year&gt;2022&lt;/year&gt;&lt;pub-dates&gt;&lt;date&gt;Jul 10&lt;/date&gt;&lt;/pub-dates&gt;&lt;/dates&gt;&lt;isbn&gt;1523-4681 (Electronic)&amp;#xD;0884-0431 (Linking)&lt;/isbn&gt;&lt;accession-num&gt;35811326&lt;/accession-num&gt;&lt;urls&gt;&lt;related-urls&gt;&lt;url&gt;https://www.ncbi.nlm.nih.gov/pubmed/35811326&lt;/url&gt;&lt;/related-urls&gt;&lt;/urls&gt;&lt;electronic-resource-num&gt;10.1002/jbmr.4649&lt;/electronic-resource-num&gt;&lt;/record&gt;&lt;/Cite&gt;&lt;/EndNote&gt;</w:instrText>
      </w:r>
      <w:r w:rsidR="00DF320C">
        <w:fldChar w:fldCharType="separate"/>
      </w:r>
      <w:r w:rsidR="00A7138E">
        <w:rPr>
          <w:noProof/>
        </w:rPr>
        <w:t>(11)</w:t>
      </w:r>
      <w:r w:rsidR="00DF320C">
        <w:fldChar w:fldCharType="end"/>
      </w:r>
      <w:r w:rsidR="000C260D" w:rsidRPr="000C260D">
        <w:t xml:space="preserve">. </w:t>
      </w:r>
      <w:r w:rsidR="00DF320C">
        <w:t xml:space="preserve">Each image was </w:t>
      </w:r>
      <w:r w:rsidR="00585440">
        <w:t>checked,</w:t>
      </w:r>
      <w:r w:rsidR="00DF320C">
        <w:t xml:space="preserve"> and point</w:t>
      </w:r>
      <w:r w:rsidR="00C90514">
        <w:t xml:space="preserve">s </w:t>
      </w:r>
      <w:r w:rsidR="00155C23">
        <w:t>were</w:t>
      </w:r>
      <w:r w:rsidR="00DF320C">
        <w:t xml:space="preserve"> corrected if necessary (~90% of images required no correction) and at the same time osteophytes were </w:t>
      </w:r>
      <w:r w:rsidR="00A54DAC">
        <w:t xml:space="preserve">manually </w:t>
      </w:r>
      <w:r w:rsidR="00DF320C">
        <w:t>annotated</w:t>
      </w:r>
      <w:r w:rsidR="00B851DC">
        <w:t xml:space="preserve"> using a custom tool (The University of Manchester)</w:t>
      </w:r>
      <w:r w:rsidR="00C77312">
        <w:t xml:space="preserve"> (Figure 1)</w:t>
      </w:r>
      <w:r w:rsidR="00DF320C">
        <w:t>. The outline points did not encompass any annotated osteophytes</w:t>
      </w:r>
      <w:r w:rsidR="00DF320C" w:rsidRPr="008F5444">
        <w:t>.</w:t>
      </w:r>
      <w:r w:rsidR="00203B42">
        <w:t xml:space="preserve"> </w:t>
      </w:r>
      <w:r w:rsidR="00FA08C3" w:rsidRPr="00FA08C3">
        <w:t xml:space="preserve">Reproducibility of the point placement is high (kappa 0.93) as previously reported </w:t>
      </w:r>
      <w:r w:rsidR="00FA08C3" w:rsidRPr="00FA08C3">
        <w:fldChar w:fldCharType="begin"/>
      </w:r>
      <w:r w:rsidR="00FA08C3" w:rsidRPr="00FA08C3">
        <w:instrText xml:space="preserve"> ADDIN EN.CITE &lt;EndNote&gt;&lt;Cite&gt;&lt;Author&gt;Faber&lt;/Author&gt;&lt;Year&gt;2021&lt;/Year&gt;&lt;RecNum&gt;1144&lt;/RecNum&gt;&lt;DisplayText&gt;(10)&lt;/DisplayText&gt;&lt;record&gt;&lt;rec-number&gt;1144&lt;/rec-number&gt;&lt;foreign-keys&gt;&lt;key app="EN" db-id="xaxae2sxn5z9tqera5ypax5i9wr00pwf09da" timestamp="1640253549"&gt;1144&lt;/key&gt;&lt;/foreign-keys&gt;&lt;ref-type name="Journal Article"&gt;17&lt;/ref-type&gt;&lt;contributors&gt;&lt;authors&gt;&lt;author&gt;Faber, B. G.&lt;/author&gt;&lt;author&gt;Ebsim, R.&lt;/author&gt;&lt;author&gt;Saunders, F. R.&lt;/author&gt;&lt;author&gt;Frysz, M.&lt;/author&gt;&lt;author&gt;Lindner, C.&lt;/author&gt;&lt;author&gt;Gregory, J. S.&lt;/author&gt;&lt;author&gt;Aspden, R. M.&lt;/author&gt;&lt;author&gt;Harvey, N. C.&lt;/author&gt;&lt;author&gt;Davey Smith, G.&lt;/author&gt;&lt;author&gt;Cootes, T.&lt;/author&gt;&lt;author&gt;Tobias, J. H.&lt;/author&gt;&lt;/authors&gt;&lt;/contributors&gt;&lt;auth-address&gt;Musculoskeletal Research Unit, University of Bristol, UK.&amp;#xD;Medical Research Council Integrative Epidemiology Unit, University of Bristol, UK.&amp;#xD;Division of Informatics, Imaging and Data Science, The University of Manchester, UK.&amp;#xD;Centre for Arthritis and Musculoskeletal Health, University of Aberdeen, UK.&amp;#xD;Medical Research Council Lifecourse Epidemiology Unit, University of Southampton, UK.&lt;/auth-address&gt;&lt;titles&gt;&lt;title&gt;A novel semi-automated classifier of hip osteoarthritis on DXA images shows expected relationships with clinical outcomes in UK Biobank&lt;/title&gt;&lt;secondary-title&gt;Rheumatology (Oxford)&lt;/secondary-title&gt;&lt;/titles&gt;&lt;edition&gt;2021/12/18&lt;/edition&gt;&lt;keywords&gt;&lt;keyword&gt;Dual-energy X-ray absorptiometry&lt;/keyword&gt;&lt;keyword&gt;Hip pain&lt;/keyword&gt;&lt;keyword&gt;Osteoarthritis&lt;/keyword&gt;&lt;keyword&gt;Total joint replacement&lt;/keyword&gt;&lt;/keywords&gt;&lt;dates&gt;&lt;year&gt;2021&lt;/year&gt;&lt;pub-dates&gt;&lt;date&gt;Dec 17&lt;/date&gt;&lt;/pub-dates&gt;&lt;/dates&gt;&lt;isbn&gt;1462-0332 (Electronic)&amp;#xD;1462-0324 (Linking)&lt;/isbn&gt;&lt;accession-num&gt;34919677&lt;/accession-num&gt;&lt;urls&gt;&lt;related-urls&gt;&lt;url&gt;https://www.ncbi.nlm.nih.gov/pubmed/34919677&lt;/url&gt;&lt;/related-urls&gt;&lt;/urls&gt;&lt;electronic-resource-num&gt;10.1093/rheumatology/keab927&lt;/electronic-resource-num&gt;&lt;/record&gt;&lt;/Cite&gt;&lt;/EndNote&gt;</w:instrText>
      </w:r>
      <w:r w:rsidR="00FA08C3" w:rsidRPr="00FA08C3">
        <w:fldChar w:fldCharType="separate"/>
      </w:r>
      <w:r w:rsidR="00FA08C3" w:rsidRPr="00FA08C3">
        <w:t>(10)</w:t>
      </w:r>
      <w:r w:rsidR="00FA08C3" w:rsidRPr="00FA08C3">
        <w:fldChar w:fldCharType="end"/>
      </w:r>
      <w:r w:rsidR="00FA08C3" w:rsidRPr="00FA08C3">
        <w:t xml:space="preserve">. </w:t>
      </w:r>
      <w:r w:rsidR="00CD052D">
        <w:t>R</w:t>
      </w:r>
      <w:r w:rsidR="002948BD">
        <w:t>adiographic HOA</w:t>
      </w:r>
      <w:r w:rsidR="00DF320C" w:rsidRPr="008F5444">
        <w:t xml:space="preserve"> grades 0-4</w:t>
      </w:r>
      <w:r w:rsidR="00D44914">
        <w:t xml:space="preserve"> </w:t>
      </w:r>
      <w:r w:rsidR="00D44914" w:rsidRPr="00D44914">
        <w:t xml:space="preserve">that have been previously validated against clinical outcomes </w:t>
      </w:r>
      <w:r w:rsidR="00DF320C" w:rsidRPr="008F5444">
        <w:t xml:space="preserve">were assigned semi-automatically to each </w:t>
      </w:r>
      <w:r w:rsidR="00584AAF">
        <w:t>hip DXA image</w:t>
      </w:r>
      <w:r w:rsidR="00584AAF" w:rsidRPr="00874FCD">
        <w:t xml:space="preserve"> </w:t>
      </w:r>
      <w:r w:rsidR="00116677" w:rsidRPr="00874FCD">
        <w:t>combining o</w:t>
      </w:r>
      <w:r w:rsidR="00116677">
        <w:t>steophyte and joint space width data</w:t>
      </w:r>
      <w:r w:rsidR="00203B42">
        <w:t xml:space="preserve"> </w:t>
      </w:r>
      <w:r w:rsidR="00D44914" w:rsidRPr="00D44914">
        <w:t xml:space="preserve">which have a good reproducibility (intra-rater kappa’s between 0.80-0.93) </w:t>
      </w:r>
      <w:r w:rsidR="00D44914" w:rsidRPr="00D44914">
        <w:fldChar w:fldCharType="begin"/>
      </w:r>
      <w:r w:rsidR="00D44914" w:rsidRPr="00D44914">
        <w:instrText xml:space="preserve"> ADDIN EN.CITE &lt;EndNote&gt;&lt;Cite&gt;&lt;Author&gt;Faber&lt;/Author&gt;&lt;Year&gt;2021&lt;/Year&gt;&lt;RecNum&gt;1144&lt;/RecNum&gt;&lt;DisplayText&gt;(10)&lt;/DisplayText&gt;&lt;record&gt;&lt;rec-number&gt;1144&lt;/rec-number&gt;&lt;foreign-keys&gt;&lt;key app="EN" db-id="xaxae2sxn5z9tqera5ypax5i9wr00pwf09da" timestamp="1640253549"&gt;1144&lt;/key&gt;&lt;/foreign-keys&gt;&lt;ref-type name="Journal Article"&gt;17&lt;/ref-type&gt;&lt;contributors&gt;&lt;authors&gt;&lt;author&gt;Faber, B. G.&lt;/author&gt;&lt;author&gt;Ebsim, R.&lt;/author&gt;&lt;author&gt;Saunders, F. R.&lt;/author&gt;&lt;author&gt;Frysz, M.&lt;/author&gt;&lt;author&gt;Lindner, C.&lt;/author&gt;&lt;author&gt;Gregory, J. S.&lt;/author&gt;&lt;author&gt;Aspden, R. M.&lt;/author&gt;&lt;author&gt;Harvey, N. C.&lt;/author&gt;&lt;author&gt;Davey Smith, G.&lt;/author&gt;&lt;author&gt;Cootes, T.&lt;/author&gt;&lt;author&gt;Tobias, J. H.&lt;/author&gt;&lt;/authors&gt;&lt;/contributors&gt;&lt;auth-address&gt;Musculoskeletal Research Unit, University of Bristol, UK.&amp;#xD;Medical Research Council Integrative Epidemiology Unit, University of Bristol, UK.&amp;#xD;Division of Informatics, Imaging and Data Science, The University of Manchester, UK.&amp;#xD;Centre for Arthritis and Musculoskeletal Health, University of Aberdeen, UK.&amp;#xD;Medical Research Council Lifecourse Epidemiology Unit, University of Southampton, UK.&lt;/auth-address&gt;&lt;titles&gt;&lt;title&gt;A novel semi-automated classifier of hip osteoarthritis on DXA images shows expected relationships with clinical outcomes in UK Biobank&lt;/title&gt;&lt;secondary-title&gt;Rheumatology (Oxford)&lt;/secondary-title&gt;&lt;/titles&gt;&lt;edition&gt;2021/12/18&lt;/edition&gt;&lt;keywords&gt;&lt;keyword&gt;Dual-energy X-ray absorptiometry&lt;/keyword&gt;&lt;keyword&gt;Hip pain&lt;/keyword&gt;&lt;keyword&gt;Osteoarthritis&lt;/keyword&gt;&lt;keyword&gt;Total joint replacement&lt;/keyword&gt;&lt;/keywords&gt;&lt;dates&gt;&lt;year&gt;2021&lt;/year&gt;&lt;pub-dates&gt;&lt;date&gt;Dec 17&lt;/date&gt;&lt;/pub-dates&gt;&lt;/dates&gt;&lt;isbn&gt;1462-0332 (Electronic)&amp;#xD;1462-0324 (Linking)&lt;/isbn&gt;&lt;accession-num&gt;34919677&lt;/accession-num&gt;&lt;urls&gt;&lt;related-urls&gt;&lt;url&gt;https://www.ncbi.nlm.nih.gov/pubmed/34919677&lt;/url&gt;&lt;/related-urls&gt;&lt;/urls&gt;&lt;electronic-resource-num&gt;10.1093/rheumatology/keab927&lt;/electronic-resource-num&gt;&lt;/record&gt;&lt;/Cite&gt;&lt;/EndNote&gt;</w:instrText>
      </w:r>
      <w:r w:rsidR="00D44914" w:rsidRPr="00D44914">
        <w:fldChar w:fldCharType="separate"/>
      </w:r>
      <w:r w:rsidR="00D44914" w:rsidRPr="00D44914">
        <w:t>(10)</w:t>
      </w:r>
      <w:r w:rsidR="00D44914" w:rsidRPr="00D44914">
        <w:fldChar w:fldCharType="end"/>
      </w:r>
      <w:r w:rsidR="00D44914">
        <w:t>.</w:t>
      </w:r>
    </w:p>
    <w:p w14:paraId="09DA032B" w14:textId="77777777" w:rsidR="00585440" w:rsidRDefault="00585440" w:rsidP="00405B0A"/>
    <w:p w14:paraId="511DF48F" w14:textId="79F91027" w:rsidR="0091435F" w:rsidRPr="000C260D" w:rsidRDefault="0091435F" w:rsidP="00415997">
      <w:pPr>
        <w:pStyle w:val="Heading3"/>
      </w:pPr>
      <w:r w:rsidRPr="000C260D">
        <w:t xml:space="preserve">Geometric parameters </w:t>
      </w:r>
    </w:p>
    <w:p w14:paraId="2D2F231E" w14:textId="70086FC6" w:rsidR="00445F72" w:rsidRDefault="0091435F" w:rsidP="000C260D">
      <w:r w:rsidRPr="000C260D">
        <w:t xml:space="preserve">Custom </w:t>
      </w:r>
      <w:r>
        <w:t>P</w:t>
      </w:r>
      <w:r w:rsidRPr="000C260D">
        <w:t>ython</w:t>
      </w:r>
      <w:r>
        <w:t xml:space="preserve"> 3.0</w:t>
      </w:r>
      <w:r w:rsidRPr="000C260D">
        <w:t xml:space="preserve"> scripts were</w:t>
      </w:r>
      <w:r w:rsidR="00A56C1D">
        <w:t xml:space="preserve"> developed and</w:t>
      </w:r>
      <w:r w:rsidRPr="000C260D">
        <w:t xml:space="preserve"> used to automatically derive </w:t>
      </w:r>
      <w:r w:rsidR="000520A3">
        <w:t>FNW</w:t>
      </w:r>
      <w:r w:rsidRPr="000C260D">
        <w:t>, DFH</w:t>
      </w:r>
      <w:r>
        <w:t xml:space="preserve"> and </w:t>
      </w:r>
      <w:r w:rsidRPr="000C260D">
        <w:t>HAL</w:t>
      </w:r>
      <w:r w:rsidR="00C77312">
        <w:t xml:space="preserve">. </w:t>
      </w:r>
      <w:r w:rsidR="00A56C1D">
        <w:t>These scripts are</w:t>
      </w:r>
      <w:r w:rsidR="00966D05">
        <w:t xml:space="preserve"> openly available </w:t>
      </w:r>
      <w:r w:rsidR="00BA196F">
        <w:fldChar w:fldCharType="begin"/>
      </w:r>
      <w:r w:rsidR="003F63B2">
        <w:instrText xml:space="preserve"> ADDIN EN.CITE &lt;EndNote&gt;&lt;Cite&gt;&lt;Author&gt;Faber&lt;/Author&gt;&lt;Year&gt;2022&lt;/Year&gt;&lt;RecNum&gt;1246&lt;/RecNum&gt;&lt;DisplayText&gt;(15)&lt;/DisplayText&gt;&lt;record&gt;&lt;rec-number&gt;1246&lt;/rec-number&gt;&lt;foreign-keys&gt;&lt;key app="EN" db-id="xaxae2sxn5z9tqera5ypax5i9wr00pwf09da" timestamp="1658934049"&gt;1246&lt;/key&gt;&lt;/foreign-keys&gt;&lt;ref-type name="Web Page"&gt;12&lt;/ref-type&gt;&lt;contributors&gt;&lt;authors&gt;&lt;author&gt;BG Faber &lt;/author&gt;&lt;/authors&gt;&lt;/contributors&gt;&lt;titles&gt;&lt;title&gt;Geometric Parameters Python 3.0 Code.&lt;/title&gt;&lt;/titles&gt;&lt;volume&gt;2022&lt;/volume&gt;&lt;dates&gt;&lt;year&gt;2022&lt;/year&gt;&lt;/dates&gt;&lt;pub-location&gt;GitHub &lt;/pub-location&gt;&lt;urls&gt;&lt;related-urls&gt;&lt;url&gt;https://zenodo.org/badge/latestdoi/518486087&lt;/url&gt;&lt;/related-urls&gt;&lt;/urls&gt;&lt;/record&gt;&lt;/Cite&gt;&lt;/EndNote&gt;</w:instrText>
      </w:r>
      <w:r w:rsidR="00BA196F">
        <w:fldChar w:fldCharType="separate"/>
      </w:r>
      <w:r w:rsidR="00A7138E">
        <w:rPr>
          <w:noProof/>
        </w:rPr>
        <w:t>(15)</w:t>
      </w:r>
      <w:r w:rsidR="00BA196F">
        <w:fldChar w:fldCharType="end"/>
      </w:r>
      <w:r w:rsidR="00BA196F">
        <w:t>.</w:t>
      </w:r>
      <w:r w:rsidR="001766D2">
        <w:t xml:space="preserve"> The DXA DICOM images store pixel dimension data </w:t>
      </w:r>
      <w:r w:rsidR="008F6E0F">
        <w:t>facilitating the calculation</w:t>
      </w:r>
      <w:r w:rsidR="001766D2">
        <w:t xml:space="preserve"> </w:t>
      </w:r>
      <w:r w:rsidR="008F6E0F">
        <w:t>of</w:t>
      </w:r>
      <w:r w:rsidR="001766D2">
        <w:t xml:space="preserve"> </w:t>
      </w:r>
      <w:r w:rsidR="00D96C4B">
        <w:t>geometric parameter</w:t>
      </w:r>
      <w:r w:rsidR="00E67323">
        <w:t>s</w:t>
      </w:r>
      <w:r w:rsidR="008F6E0F">
        <w:t xml:space="preserve"> in</w:t>
      </w:r>
      <w:r w:rsidR="001766D2">
        <w:t xml:space="preserve"> </w:t>
      </w:r>
      <w:r w:rsidR="004148B0">
        <w:t>millimetres (mm)</w:t>
      </w:r>
      <w:r w:rsidR="001766D2">
        <w:t xml:space="preserve">. </w:t>
      </w:r>
      <w:r w:rsidR="000520A3">
        <w:rPr>
          <w:lang w:val="en-US"/>
        </w:rPr>
        <w:t>FNW</w:t>
      </w:r>
      <w:r w:rsidRPr="000C260D">
        <w:rPr>
          <w:lang w:val="en-US"/>
        </w:rPr>
        <w:t xml:space="preserve"> </w:t>
      </w:r>
      <w:r w:rsidR="006D3A5D">
        <w:rPr>
          <w:lang w:val="en-US"/>
        </w:rPr>
        <w:t>was defined as</w:t>
      </w:r>
      <w:r w:rsidR="00966D05">
        <w:rPr>
          <w:lang w:val="en-US"/>
        </w:rPr>
        <w:t xml:space="preserve"> the</w:t>
      </w:r>
      <w:r w:rsidRPr="000C260D">
        <w:rPr>
          <w:lang w:val="en-US"/>
        </w:rPr>
        <w:t xml:space="preserve"> shortest distance measured between the superior and inferior side of the femoral neck</w:t>
      </w:r>
      <w:r w:rsidR="00EE06F2">
        <w:rPr>
          <w:lang w:val="en-US"/>
        </w:rPr>
        <w:t xml:space="preserve"> </w:t>
      </w:r>
      <w:r w:rsidR="00EE06F2">
        <w:rPr>
          <w:lang w:val="en-US"/>
        </w:rPr>
        <w:fldChar w:fldCharType="begin"/>
      </w:r>
      <w:r w:rsidR="003F63B2">
        <w:rPr>
          <w:lang w:val="en-US"/>
        </w:rPr>
        <w:instrText xml:space="preserve"> ADDIN EN.CITE &lt;EndNote&gt;&lt;Cite&gt;&lt;Author&gt;Ackerman&lt;/Author&gt;&lt;Year&gt;2013&lt;/Year&gt;&lt;RecNum&gt;0&lt;/RecNum&gt;&lt;IDText&gt;Hip structural analysis in adolescent and young adult oligoamenorrheic and eumenorrheic athletes and nonathletes&lt;/IDText&gt;&lt;DisplayText&gt;(16)&lt;/DisplayText&gt;&lt;record&gt;&lt;dates&gt;&lt;pub-dates&gt;&lt;date&gt;Apr&lt;/date&gt;&lt;/pub-dates&gt;&lt;year&gt;2013&lt;/year&gt;&lt;/dates&gt;&lt;keywords&gt;&lt;keyword&gt;Absorptiometry, Photon&lt;/keyword&gt;&lt;keyword&gt;Adolescent&lt;/keyword&gt;&lt;keyword&gt;Adult&lt;/keyword&gt;&lt;keyword&gt;Age Determination by Skeleton&lt;/keyword&gt;&lt;keyword&gt;Amenorrhea&lt;/keyword&gt;&lt;keyword&gt;Athletes&lt;/keyword&gt;&lt;keyword&gt;Bone Density&lt;/keyword&gt;&lt;keyword&gt;Cross-Sectional Studies&lt;/keyword&gt;&lt;keyword&gt;Exercise Test&lt;/keyword&gt;&lt;keyword&gt;Female&lt;/keyword&gt;&lt;keyword&gt;Hip&lt;/keyword&gt;&lt;keyword&gt;Humans&lt;/keyword&gt;&lt;keyword&gt;Menstrual Cycle&lt;/keyword&gt;&lt;keyword&gt;Young Adult&lt;/keyword&gt;&lt;/keywords&gt;&lt;urls&gt;&lt;related-urls&gt;&lt;url&gt;https://www.ncbi.nlm.nih.gov/pubmed/23476076&lt;/url&gt;&lt;/related-urls&gt;&lt;/urls&gt;&lt;isbn&gt;1945-7197&lt;/isbn&gt;&lt;custom2&gt;PMC3615200&lt;/custom2&gt;&lt;titles&gt;&lt;title&gt;Hip structural analysis in adolescent and young adult oligoamenorrheic and eumenorrheic athletes and nonathletes&lt;/title&gt;&lt;secondary-title&gt;J Clin Endocrinol Metab&lt;/secondary-title&gt;&lt;/titles&gt;&lt;pages&gt;1742-9&lt;/pages&gt;&lt;number&gt;4&lt;/number&gt;&lt;contributors&gt;&lt;authors&gt;&lt;author&gt;Ackerman, K. E.&lt;/author&gt;&lt;author&gt;Pierce, L.&lt;/author&gt;&lt;author&gt;Guereca, G.&lt;/author&gt;&lt;author&gt;Slattery, M.&lt;/author&gt;&lt;author&gt;Lee, H.&lt;/author&gt;&lt;author&gt;Goldstein, M.&lt;/author&gt;&lt;author&gt;Misra, M.&lt;/author&gt;&lt;/authors&gt;&lt;/contributors&gt;&lt;edition&gt;20130308&lt;/edition&gt;&lt;language&gt;eng&lt;/language&gt;&lt;added-date format="utc"&gt;1679583326&lt;/added-date&gt;&lt;ref-type name="Journal Article"&gt;17&lt;/ref-type&gt;&lt;auth-address&gt;Neuroendocrine Unit, Massachusetts General Hospital and Harvard Medical School, Boston, MA 02114, USA.&lt;/auth-address&gt;&lt;rec-number&gt;269&lt;/rec-number&gt;&lt;last-updated-date format="utc"&gt;1679583326&lt;/last-updated-date&gt;&lt;accession-num&gt;23476076&lt;/accession-num&gt;&lt;electronic-resource-num&gt;10.1210/jc.2013-1006&lt;/electronic-resource-num&gt;&lt;volume&gt;98&lt;/volume&gt;&lt;/record&gt;&lt;/Cite&gt;&lt;/EndNote&gt;</w:instrText>
      </w:r>
      <w:r w:rsidR="00EE06F2">
        <w:rPr>
          <w:lang w:val="en-US"/>
        </w:rPr>
        <w:fldChar w:fldCharType="separate"/>
      </w:r>
      <w:r w:rsidR="00EE06F2">
        <w:rPr>
          <w:noProof/>
          <w:lang w:val="en-US"/>
        </w:rPr>
        <w:t>(16)</w:t>
      </w:r>
      <w:r w:rsidR="00EE06F2">
        <w:rPr>
          <w:lang w:val="en-US"/>
        </w:rPr>
        <w:fldChar w:fldCharType="end"/>
      </w:r>
      <w:r w:rsidRPr="000C260D">
        <w:rPr>
          <w:lang w:val="en-US"/>
        </w:rPr>
        <w:t>. To measure this, points 6-12 defined the inferior side and points 32-3</w:t>
      </w:r>
      <w:r w:rsidR="00050F5B">
        <w:rPr>
          <w:lang w:val="en-US"/>
        </w:rPr>
        <w:t>8</w:t>
      </w:r>
      <w:r w:rsidRPr="000C260D">
        <w:rPr>
          <w:lang w:val="en-US"/>
        </w:rPr>
        <w:t xml:space="preserve"> defined the superior side of the femoral neck (Figure </w:t>
      </w:r>
      <w:r w:rsidR="00DE4223">
        <w:rPr>
          <w:lang w:val="en-US"/>
        </w:rPr>
        <w:t>1</w:t>
      </w:r>
      <w:r w:rsidRPr="000C260D">
        <w:rPr>
          <w:lang w:val="en-US"/>
        </w:rPr>
        <w:t>). A line-segment approach was used to automatically calculate the narrowest distance between these points</w:t>
      </w:r>
      <w:r w:rsidR="003F2772">
        <w:rPr>
          <w:lang w:val="en-US"/>
        </w:rPr>
        <w:t xml:space="preserve"> </w:t>
      </w:r>
      <w:r w:rsidR="003F2772" w:rsidRPr="000C260D">
        <w:rPr>
          <w:lang w:val="en-US"/>
        </w:rPr>
        <w:t xml:space="preserve">(Figure </w:t>
      </w:r>
      <w:r w:rsidR="003F2772">
        <w:rPr>
          <w:lang w:val="en-US"/>
        </w:rPr>
        <w:t>2</w:t>
      </w:r>
      <w:r w:rsidR="003F2772" w:rsidRPr="000C260D">
        <w:rPr>
          <w:lang w:val="en-US"/>
        </w:rPr>
        <w:t>A)</w:t>
      </w:r>
      <w:r w:rsidRPr="000C260D">
        <w:rPr>
          <w:lang w:val="en-US"/>
        </w:rPr>
        <w:t>, a description of this</w:t>
      </w:r>
      <w:r w:rsidR="00966D05">
        <w:rPr>
          <w:lang w:val="en-US"/>
        </w:rPr>
        <w:t xml:space="preserve"> approach</w:t>
      </w:r>
      <w:r w:rsidRPr="000C260D">
        <w:rPr>
          <w:lang w:val="en-US"/>
        </w:rPr>
        <w:t xml:space="preserve"> has</w:t>
      </w:r>
      <w:r w:rsidR="001E5A9A">
        <w:rPr>
          <w:lang w:val="en-US"/>
        </w:rPr>
        <w:t xml:space="preserve"> </w:t>
      </w:r>
      <w:r w:rsidRPr="000C260D">
        <w:rPr>
          <w:lang w:val="en-US"/>
        </w:rPr>
        <w:t xml:space="preserve">been published </w:t>
      </w:r>
      <w:r w:rsidR="00584AAF">
        <w:rPr>
          <w:lang w:val="en-US"/>
        </w:rPr>
        <w:t xml:space="preserve">previously </w:t>
      </w:r>
      <w:r w:rsidR="00966D05">
        <w:rPr>
          <w:lang w:val="en-US"/>
        </w:rPr>
        <w:fldChar w:fldCharType="begin">
          <w:fldData xml:space="preserve">PEVuZE5vdGU+PENpdGU+PEF1dGhvcj5GYWJlcjwvQXV0aG9yPjxZZWFyPjIwMjE8L1llYXI+PFJl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</w:fldData>
        </w:fldChar>
      </w:r>
      <w:r w:rsidR="003F63B2">
        <w:rPr>
          <w:lang w:val="en-US"/>
        </w:rPr>
        <w:instrText xml:space="preserve"> ADDIN EN.CITE </w:instrText>
      </w:r>
      <w:r w:rsidR="003F63B2">
        <w:rPr>
          <w:lang w:val="en-US"/>
        </w:rPr>
        <w:fldChar w:fldCharType="begin">
          <w:fldData xml:space="preserve">PEVuZE5vdGU+PENpdGU+PEF1dGhvcj5GYWJlcjwvQXV0aG9yPjxZZWFyPjIwMjE8L1llYXI+PFJl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</w:fldData>
        </w:fldChar>
      </w:r>
      <w:r w:rsidR="003F63B2">
        <w:rPr>
          <w:lang w:val="en-US"/>
        </w:rPr>
        <w:instrText xml:space="preserve"> ADDIN EN.CITE.DATA </w:instrText>
      </w:r>
      <w:r w:rsidR="003F63B2">
        <w:rPr>
          <w:lang w:val="en-US"/>
        </w:rPr>
      </w:r>
      <w:r w:rsidR="003F63B2">
        <w:rPr>
          <w:lang w:val="en-US"/>
        </w:rPr>
        <w:fldChar w:fldCharType="end"/>
      </w:r>
      <w:r w:rsidR="00966D05">
        <w:rPr>
          <w:lang w:val="en-US"/>
        </w:rPr>
      </w:r>
      <w:r w:rsidR="00966D05">
        <w:rPr>
          <w:lang w:val="en-US"/>
        </w:rPr>
        <w:fldChar w:fldCharType="separate"/>
      </w:r>
      <w:r w:rsidR="00EE06F2">
        <w:rPr>
          <w:noProof/>
          <w:lang w:val="en-US"/>
        </w:rPr>
        <w:t>(17)</w:t>
      </w:r>
      <w:r w:rsidR="00966D05">
        <w:rPr>
          <w:lang w:val="en-US"/>
        </w:rPr>
        <w:fldChar w:fldCharType="end"/>
      </w:r>
      <w:r w:rsidRPr="000C260D">
        <w:rPr>
          <w:lang w:val="en-US"/>
        </w:rPr>
        <w:t>.</w:t>
      </w:r>
      <w:r w:rsidR="00966D05">
        <w:rPr>
          <w:lang w:val="en-US"/>
        </w:rPr>
        <w:t xml:space="preserve"> </w:t>
      </w:r>
      <w:r w:rsidRPr="000C260D">
        <w:rPr>
          <w:lang w:val="en-US"/>
        </w:rPr>
        <w:t xml:space="preserve">DFH </w:t>
      </w:r>
      <w:r w:rsidR="00966D05">
        <w:rPr>
          <w:lang w:val="en-US"/>
        </w:rPr>
        <w:t xml:space="preserve">was defined as </w:t>
      </w:r>
      <w:r w:rsidRPr="000C260D">
        <w:rPr>
          <w:lang w:val="en-US"/>
        </w:rPr>
        <w:t xml:space="preserve">the distance across the spherical aspect of the femoral head. To estimate this, a circle of best fit was placed around the femoral head using a least-squares package in Python that was applied to points 15-28 </w:t>
      </w:r>
      <w:r w:rsidRPr="000C260D">
        <w:rPr>
          <w:lang w:val="en-US"/>
        </w:rPr>
        <w:fldChar w:fldCharType="begin"/>
      </w:r>
      <w:r w:rsidR="00EE06F2">
        <w:rPr>
          <w:lang w:val="en-US"/>
        </w:rPr>
        <w:instrText xml:space="preserve"> ADDIN EN.CITE &lt;EndNote&gt;&lt;Cite&gt;&lt;Author&gt;Kanatani&lt;/Author&gt;&lt;Year&gt;2011&lt;/Year&gt;&lt;RecNum&gt;0&lt;/RecNum&gt;&lt;IDText&gt;Hyper least square fitting of circles and ellipses&lt;/IDText&gt;&lt;DisplayText&gt;(18)&lt;/DisplayText&gt;&lt;record&gt;&lt;titles&gt;&lt;title&gt;Hyper least square fitting of circles and ellipses&lt;/title&gt;&lt;secondary-title&gt;Computational Statistics &amp;amp; Data Analysis&lt;/secondary-title&gt;&lt;/titles&gt;&lt;pages&gt;2197-2208&lt;/pages&gt;&lt;number&gt;6&lt;/number&gt;&lt;contributors&gt;&lt;authors&gt;&lt;author&gt;Kanatani K&lt;/author&gt;&lt;author&gt;Rangarajan P&lt;/author&gt;&lt;/authors&gt;&lt;/contributors&gt;&lt;added-date format="utc"&gt;1649099686&lt;/added-date&gt;&lt;ref-type name="Journal Article"&gt;17&lt;/ref-type&gt;&lt;dates&gt;&lt;year&gt;2011&lt;/year&gt;&lt;/dates&gt;&lt;rec-number&gt;136&lt;/rec-number&gt;&lt;last-updated-date format="utc"&gt;1649100192&lt;/last-updated-date&gt;&lt;volume&gt;55&lt;/volume&gt;&lt;/record&gt;&lt;/Cite&gt;&lt;/EndNote&gt;</w:instrText>
      </w:r>
      <w:r w:rsidRPr="000C260D">
        <w:rPr>
          <w:lang w:val="en-US"/>
        </w:rPr>
        <w:fldChar w:fldCharType="separate"/>
      </w:r>
      <w:r w:rsidR="00EE06F2">
        <w:rPr>
          <w:noProof/>
          <w:lang w:val="en-US"/>
        </w:rPr>
        <w:t>(18)</w:t>
      </w:r>
      <w:r w:rsidRPr="000C260D">
        <w:fldChar w:fldCharType="end"/>
      </w:r>
      <w:r w:rsidRPr="000C260D">
        <w:rPr>
          <w:lang w:val="en-US"/>
        </w:rPr>
        <w:t xml:space="preserve">. The diameter of the circle </w:t>
      </w:r>
      <w:r>
        <w:rPr>
          <w:lang w:val="en-US"/>
        </w:rPr>
        <w:t>was</w:t>
      </w:r>
      <w:r w:rsidRPr="000C260D">
        <w:rPr>
          <w:lang w:val="en-US"/>
        </w:rPr>
        <w:t xml:space="preserve"> taken to represent the DFH in </w:t>
      </w:r>
      <w:r w:rsidR="00E76FF3" w:rsidRPr="000C260D">
        <w:rPr>
          <w:lang w:val="en-US"/>
        </w:rPr>
        <w:t>m</w:t>
      </w:r>
      <w:r w:rsidR="00E76FF3">
        <w:rPr>
          <w:lang w:val="en-US"/>
        </w:rPr>
        <w:t>illimeters</w:t>
      </w:r>
      <w:r w:rsidRPr="000C260D">
        <w:rPr>
          <w:lang w:val="en-US"/>
        </w:rPr>
        <w:t xml:space="preserve"> (Figure </w:t>
      </w:r>
      <w:r w:rsidR="00DE4223">
        <w:rPr>
          <w:lang w:val="en-US"/>
        </w:rPr>
        <w:t>2</w:t>
      </w:r>
      <w:r>
        <w:rPr>
          <w:lang w:val="en-US"/>
        </w:rPr>
        <w:t>B</w:t>
      </w:r>
      <w:r w:rsidRPr="000C260D">
        <w:rPr>
          <w:lang w:val="en-US"/>
        </w:rPr>
        <w:t xml:space="preserve">). </w:t>
      </w:r>
      <w:r w:rsidR="00065F3E">
        <w:rPr>
          <w:lang w:val="en-US"/>
        </w:rPr>
        <w:t>H</w:t>
      </w:r>
      <w:r w:rsidR="002B4768">
        <w:rPr>
          <w:lang w:val="en-US"/>
        </w:rPr>
        <w:t>A</w:t>
      </w:r>
      <w:r w:rsidR="00065F3E">
        <w:rPr>
          <w:lang w:val="en-US"/>
        </w:rPr>
        <w:t>L</w:t>
      </w:r>
      <w:r w:rsidRPr="000C260D">
        <w:rPr>
          <w:lang w:val="en-US"/>
        </w:rPr>
        <w:t xml:space="preserve"> </w:t>
      </w:r>
      <w:r w:rsidR="00966D05">
        <w:rPr>
          <w:lang w:val="en-US"/>
        </w:rPr>
        <w:t>was defined as</w:t>
      </w:r>
      <w:r w:rsidRPr="000C260D">
        <w:rPr>
          <w:lang w:val="en-US"/>
        </w:rPr>
        <w:t xml:space="preserve"> the distance from the base of the greater trochanter to the medial aspect of the femoral head</w:t>
      </w:r>
      <w:r w:rsidR="00864657">
        <w:rPr>
          <w:lang w:val="en-US"/>
        </w:rPr>
        <w:t xml:space="preserve"> in </w:t>
      </w:r>
      <w:r w:rsidR="00A3123D">
        <w:rPr>
          <w:lang w:val="en-US"/>
        </w:rPr>
        <w:t>millimeters</w:t>
      </w:r>
      <w:r w:rsidRPr="000C260D">
        <w:rPr>
          <w:lang w:val="en-US"/>
        </w:rPr>
        <w:t>.</w:t>
      </w:r>
      <w:r w:rsidR="002B4768">
        <w:rPr>
          <w:lang w:val="en-US"/>
        </w:rPr>
        <w:t xml:space="preserve"> In previous studies, HAL measured using HSA software include</w:t>
      </w:r>
      <w:r w:rsidR="00E76FF3">
        <w:rPr>
          <w:lang w:val="en-US"/>
        </w:rPr>
        <w:t>d</w:t>
      </w:r>
      <w:r w:rsidR="002B4768">
        <w:rPr>
          <w:lang w:val="en-US"/>
        </w:rPr>
        <w:t xml:space="preserve"> </w:t>
      </w:r>
      <w:r w:rsidR="00600179">
        <w:rPr>
          <w:lang w:val="en-US"/>
        </w:rPr>
        <w:t xml:space="preserve">medial </w:t>
      </w:r>
      <w:r w:rsidR="002B4768">
        <w:rPr>
          <w:lang w:val="en-US"/>
        </w:rPr>
        <w:t>joint space width</w:t>
      </w:r>
      <w:r w:rsidR="00600179">
        <w:rPr>
          <w:lang w:val="en-US"/>
        </w:rPr>
        <w:t xml:space="preserve"> as it is measured to the inner pelvic rim</w:t>
      </w:r>
      <w:r w:rsidR="005028D1">
        <w:rPr>
          <w:lang w:val="en-US"/>
        </w:rPr>
        <w:t xml:space="preserve"> </w:t>
      </w:r>
      <w:r w:rsidR="005028D1">
        <w:rPr>
          <w:lang w:val="en-US"/>
        </w:rPr>
        <w:fldChar w:fldCharType="begin"/>
      </w:r>
      <w:r w:rsidR="003F63B2">
        <w:rPr>
          <w:lang w:val="en-US"/>
        </w:rPr>
        <w:instrText xml:space="preserve"> ADDIN EN.CITE &lt;EndNote&gt;&lt;Cite&gt;&lt;Author&gt;Faulkner&lt;/Author&gt;&lt;Year&gt;1993&lt;/Year&gt;&lt;RecNum&gt;0&lt;/RecNum&gt;&lt;IDText&gt;Simple measurement of femoral geometry predicts hip fracture: the study of osteoporotic fractures&lt;/IDText&gt;&lt;DisplayText&gt;(19)&lt;/DisplayText&gt;&lt;record&gt;&lt;dates&gt;&lt;pub-dates&gt;&lt;date&gt;Oct&lt;/date&gt;&lt;/pub-dates&gt;&lt;year&gt;1993&lt;/year&gt;&lt;/dates&gt;&lt;keywords&gt;&lt;keyword&gt;Absorptiometry, Photon&lt;/keyword&gt;&lt;keyword&gt;Adult&lt;/keyword&gt;&lt;keyword&gt;Aged&lt;/keyword&gt;&lt;keyword&gt;Aged, 80 and over&lt;/keyword&gt;&lt;keyword&gt;Bone Density&lt;/keyword&gt;&lt;keyword&gt;Female&lt;/keyword&gt;&lt;keyword&gt;Femoral Neck Fractures&lt;/keyword&gt;&lt;keyword&gt;Femur Neck&lt;/keyword&gt;&lt;keyword&gt;Follow-Up Studies&lt;/keyword&gt;&lt;keyword&gt;Hip Fractures&lt;/keyword&gt;&lt;keyword&gt;Humans&lt;/keyword&gt;&lt;keyword&gt;Osteoporosis&lt;/keyword&gt;&lt;keyword&gt;Risk Factors&lt;/keyword&gt;&lt;/keywords&gt;&lt;urls&gt;&lt;related-urls&gt;&lt;url&gt;https://www.ncbi.nlm.nih.gov/pubmed/8256658&lt;/url&gt;&lt;/related-urls&gt;&lt;/urls&gt;&lt;isbn&gt;0884-0431&lt;/isbn&gt;&lt;titles&gt;&lt;title&gt;Simple measurement of femoral geometry predicts hip fracture: the study of osteoporotic fractures&lt;/title&gt;&lt;secondary-title&gt;J Bone Miner Res&lt;/secondary-title&gt;&lt;/titles&gt;&lt;pages&gt;1211-7&lt;/pages&gt;&lt;number&gt;10&lt;/number&gt;&lt;contributors&gt;&lt;authors&gt;&lt;author&gt;Faulkner, K. G.&lt;/author&gt;&lt;author&gt;Cummings, S. R.&lt;/author&gt;&lt;author&gt;Black, D.&lt;/author&gt;&lt;author&gt;Palermo, L.&lt;/author&gt;&lt;author&gt;Glüer, C. C.&lt;/author&gt;&lt;author&gt;Genant, H. K.&lt;/author&gt;&lt;/authors&gt;&lt;/contributors&gt;&lt;language&gt;eng&lt;/language&gt;&lt;added-date format="utc"&gt;1679185519&lt;/added-date&gt;&lt;ref-type name="Journal Article"&gt;17&lt;/ref-type&gt;&lt;auth-address&gt;Department of Radiology, University of California, San Francisco.&lt;/auth-address&gt;&lt;rec-number&gt;267&lt;/rec-number&gt;&lt;last-updated-date format="utc"&gt;1679185519&lt;/last-updated-date&gt;&lt;accession-num&gt;8256658&lt;/accession-num&gt;&lt;electronic-resource-num&gt;10.1002/jbmr.5650081008&lt;/electronic-resource-num&gt;&lt;volume&gt;8&lt;/volume&gt;&lt;/record&gt;&lt;/Cite&gt;&lt;/EndNote&gt;</w:instrText>
      </w:r>
      <w:r w:rsidR="005028D1">
        <w:rPr>
          <w:lang w:val="en-US"/>
        </w:rPr>
        <w:fldChar w:fldCharType="separate"/>
      </w:r>
      <w:r w:rsidR="00EE06F2">
        <w:rPr>
          <w:noProof/>
          <w:lang w:val="en-US"/>
        </w:rPr>
        <w:t>(19)</w:t>
      </w:r>
      <w:r w:rsidR="005028D1">
        <w:rPr>
          <w:lang w:val="en-US"/>
        </w:rPr>
        <w:fldChar w:fldCharType="end"/>
      </w:r>
      <w:r w:rsidR="00625E11">
        <w:rPr>
          <w:lang w:val="en-US"/>
        </w:rPr>
        <w:t>.</w:t>
      </w:r>
      <w:r w:rsidR="005028D1">
        <w:rPr>
          <w:lang w:val="en-US"/>
        </w:rPr>
        <w:t xml:space="preserve"> </w:t>
      </w:r>
      <w:r w:rsidR="00625E11">
        <w:rPr>
          <w:lang w:val="en-US"/>
        </w:rPr>
        <w:t xml:space="preserve">In </w:t>
      </w:r>
      <w:r w:rsidR="00600179">
        <w:rPr>
          <w:lang w:val="en-US"/>
        </w:rPr>
        <w:t>this</w:t>
      </w:r>
      <w:r w:rsidR="0034211E">
        <w:rPr>
          <w:lang w:val="en-US"/>
        </w:rPr>
        <w:t xml:space="preserve"> study</w:t>
      </w:r>
      <w:r w:rsidR="00625E11">
        <w:rPr>
          <w:lang w:val="en-US"/>
        </w:rPr>
        <w:t xml:space="preserve"> however, </w:t>
      </w:r>
      <w:r w:rsidR="00600179">
        <w:rPr>
          <w:lang w:val="en-US"/>
        </w:rPr>
        <w:t>outline</w:t>
      </w:r>
      <w:r w:rsidR="00C46CBE">
        <w:rPr>
          <w:lang w:val="en-US"/>
        </w:rPr>
        <w:t xml:space="preserve"> points were not reliably available for the medial acetabulum</w:t>
      </w:r>
      <w:r w:rsidR="00B11ECD">
        <w:rPr>
          <w:lang w:val="en-US"/>
        </w:rPr>
        <w:t xml:space="preserve"> hence the measure only encompassed the femur.</w:t>
      </w:r>
      <w:r w:rsidRPr="000C260D">
        <w:rPr>
          <w:lang w:val="en-US"/>
        </w:rPr>
        <w:t xml:space="preserve"> </w:t>
      </w:r>
      <w:r w:rsidRPr="000C260D">
        <w:t xml:space="preserve">To measure this, a straight line was drawn from point 49 through the centre of the circle of best fit (used to calculated DFH). HAL was calculated from point 49 to where the line intersected the circumference of the circle after it has passed through the centre point of the circle (Figure </w:t>
      </w:r>
      <w:r w:rsidR="00E279D1">
        <w:t>2</w:t>
      </w:r>
      <w:r>
        <w:t>C</w:t>
      </w:r>
      <w:r w:rsidRPr="000C260D">
        <w:t>)</w:t>
      </w:r>
      <w:r w:rsidR="00203B42">
        <w:t xml:space="preserve">. </w:t>
      </w:r>
      <w:r w:rsidR="00203B42" w:rsidRPr="00203B42">
        <w:t>The Python scripts were rigorously tested against manual measures in their creation and once applied to the dataset all images with values +/- 3 standard deviations (SDs) from the mean were reviewed manually confirming the appropriate measurements had been made.</w:t>
      </w:r>
      <w:r w:rsidR="00203B42">
        <w:t xml:space="preserve"> </w:t>
      </w:r>
      <w:r w:rsidR="00F353CC">
        <w:t xml:space="preserve">In addition, </w:t>
      </w:r>
      <w:r w:rsidR="000520A3">
        <w:t>FNW</w:t>
      </w:r>
      <w:r w:rsidR="003F2772">
        <w:t xml:space="preserve"> and HAL measures derived </w:t>
      </w:r>
      <w:r w:rsidR="00112BC4">
        <w:t>automatically</w:t>
      </w:r>
      <w:r w:rsidR="003F2772">
        <w:t xml:space="preserve"> </w:t>
      </w:r>
      <w:r w:rsidR="003F2772">
        <w:lastRenderedPageBreak/>
        <w:t>were compared with values derived from HSA software</w:t>
      </w:r>
      <w:r w:rsidR="00A75693">
        <w:t xml:space="preserve"> </w:t>
      </w:r>
      <w:r w:rsidR="00A75693" w:rsidRPr="00A75693">
        <w:t>(</w:t>
      </w:r>
      <w:proofErr w:type="spellStart"/>
      <w:r w:rsidR="00A75693" w:rsidRPr="00A75693">
        <w:t>iDXA</w:t>
      </w:r>
      <w:proofErr w:type="spellEnd"/>
      <w:r w:rsidR="00A75693" w:rsidRPr="00A75693">
        <w:t xml:space="preserve"> GE-Lunar, Madison, WI)</w:t>
      </w:r>
      <w:r w:rsidR="003F2772">
        <w:t xml:space="preserve"> in a </w:t>
      </w:r>
      <w:r w:rsidR="00B72B7C">
        <w:t>subset</w:t>
      </w:r>
      <w:r w:rsidR="003F2772">
        <w:t xml:space="preserve"> of participants</w:t>
      </w:r>
      <w:r w:rsidR="00600179">
        <w:t xml:space="preserve"> to check comparability</w:t>
      </w:r>
      <w:r w:rsidR="003F2772">
        <w:t>.</w:t>
      </w:r>
    </w:p>
    <w:p w14:paraId="7BE6A840" w14:textId="77777777" w:rsidR="00874FCD" w:rsidRDefault="00874FCD" w:rsidP="00874FCD">
      <w:pPr>
        <w:tabs>
          <w:tab w:val="left" w:pos="3262"/>
        </w:tabs>
      </w:pPr>
    </w:p>
    <w:p w14:paraId="17957435" w14:textId="1144ABAF" w:rsidR="000C260D" w:rsidRPr="000C260D" w:rsidRDefault="000C260D" w:rsidP="00415997">
      <w:pPr>
        <w:pStyle w:val="Heading2"/>
      </w:pPr>
      <w:bookmarkStart w:id="0" w:name="_Toc101680755"/>
      <w:r w:rsidRPr="000C260D">
        <w:t>Clinical outcomes</w:t>
      </w:r>
      <w:bookmarkEnd w:id="0"/>
    </w:p>
    <w:p w14:paraId="1DD8A9E2" w14:textId="702E1F09" w:rsidR="000C260D" w:rsidRDefault="00203B42">
      <w:r>
        <w:t xml:space="preserve">HESOA </w:t>
      </w:r>
      <w:r w:rsidR="00E071FF" w:rsidRPr="00E071FF">
        <w:t xml:space="preserve">and </w:t>
      </w:r>
      <w:proofErr w:type="gramStart"/>
      <w:r w:rsidR="00E071FF" w:rsidRPr="00E071FF">
        <w:t xml:space="preserve">THR </w:t>
      </w:r>
      <w:r w:rsidRPr="00203B42">
        <w:t xml:space="preserve"> data</w:t>
      </w:r>
      <w:proofErr w:type="gramEnd"/>
      <w:r w:rsidRPr="00203B42">
        <w:t xml:space="preserve"> were obtained from hospital episode statistics (HES) </w:t>
      </w:r>
      <w:r w:rsidR="00D44914" w:rsidRPr="00D44914">
        <w:t>collected until 31</w:t>
      </w:r>
      <w:r w:rsidR="00D44914" w:rsidRPr="00D44914">
        <w:rPr>
          <w:vertAlign w:val="superscript"/>
        </w:rPr>
        <w:t>st</w:t>
      </w:r>
      <w:r w:rsidR="00D44914" w:rsidRPr="00D44914">
        <w:t xml:space="preserve"> December 2020. HESOA describes prevalent HOA and includes individuals with a hospital diagnosis of HOA before or after their DXA scan. Whereas THR describes incident procedures that happened only after their DXA. </w:t>
      </w:r>
      <w:r w:rsidR="00235CE1">
        <w:t>Further information on how these data were derived</w:t>
      </w:r>
      <w:r w:rsidR="00D44914">
        <w:t xml:space="preserve"> </w:t>
      </w:r>
      <w:r w:rsidR="00D44914" w:rsidRPr="00D44914">
        <w:t xml:space="preserve">is available in Supplementary Methods and </w:t>
      </w:r>
      <w:r w:rsidR="00235CE1">
        <w:t xml:space="preserve">has been </w:t>
      </w:r>
      <w:r w:rsidR="00CC78BC">
        <w:t xml:space="preserve">described </w:t>
      </w:r>
      <w:r w:rsidR="00235CE1">
        <w:t>previously</w:t>
      </w:r>
      <w:r w:rsidR="000C260D" w:rsidRPr="000C260D">
        <w:t xml:space="preserve"> </w:t>
      </w:r>
      <w:r w:rsidR="000C260D" w:rsidRPr="000C260D">
        <w:fldChar w:fldCharType="begin">
          <w:fldData xml:space="preserve">PEVuZE5vdGU+PENpdGU+PEF1dGhvcj5GYWJlcjwvQXV0aG9yPjxZZWFyPjIwMjE8L1llYXI+PFJl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</w:fldData>
        </w:fldChar>
      </w:r>
      <w:r w:rsidR="003F63B2">
        <w:instrText xml:space="preserve"> ADDIN EN.CITE </w:instrText>
      </w:r>
      <w:r w:rsidR="003F63B2">
        <w:fldChar w:fldCharType="begin">
          <w:fldData xml:space="preserve">PEVuZE5vdGU+PENpdGU+PEF1dGhvcj5GYWJlcjwvQXV0aG9yPjxZZWFyPjIwMjE8L1llYXI+PFJl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</w:fldData>
        </w:fldChar>
      </w:r>
      <w:r w:rsidR="003F63B2">
        <w:instrText xml:space="preserve"> ADDIN EN.CITE.DATA </w:instrText>
      </w:r>
      <w:r w:rsidR="003F63B2">
        <w:fldChar w:fldCharType="end"/>
      </w:r>
      <w:r w:rsidR="000C260D" w:rsidRPr="000C260D">
        <w:fldChar w:fldCharType="separate"/>
      </w:r>
      <w:r w:rsidR="00A7138E">
        <w:rPr>
          <w:noProof/>
        </w:rPr>
        <w:t>(10)</w:t>
      </w:r>
      <w:r w:rsidR="000C260D" w:rsidRPr="000C260D">
        <w:fldChar w:fldCharType="end"/>
      </w:r>
      <w:r w:rsidR="000C260D" w:rsidRPr="000C260D">
        <w:t xml:space="preserve">. </w:t>
      </w:r>
      <w:r w:rsidR="002071E0">
        <w:t>T</w:t>
      </w:r>
      <w:r w:rsidR="000C260D" w:rsidRPr="000C260D">
        <w:t xml:space="preserve">he clinical outcomes used in this study were </w:t>
      </w:r>
      <w:r w:rsidR="002071E0">
        <w:t xml:space="preserve">not </w:t>
      </w:r>
      <w:r w:rsidR="000C260D" w:rsidRPr="000C260D">
        <w:t xml:space="preserve">side-specific. </w:t>
      </w:r>
    </w:p>
    <w:p w14:paraId="194240D1" w14:textId="77777777" w:rsidR="00FF11AE" w:rsidRDefault="00FF11AE"/>
    <w:p w14:paraId="0E56D9CC" w14:textId="444703A0" w:rsidR="000C260D" w:rsidRPr="000C260D" w:rsidRDefault="000C260D" w:rsidP="00415997">
      <w:pPr>
        <w:pStyle w:val="Heading2"/>
      </w:pPr>
      <w:bookmarkStart w:id="1" w:name="_Toc101680762"/>
      <w:r w:rsidRPr="000C260D">
        <w:t>Statistical analysis</w:t>
      </w:r>
      <w:bookmarkEnd w:id="1"/>
    </w:p>
    <w:p w14:paraId="56F907E2" w14:textId="4A6C4D1E" w:rsidR="0069271F" w:rsidRDefault="000C260D" w:rsidP="005E2FC6">
      <w:r w:rsidRPr="000C260D">
        <w:t>Baseline characteristics are shown as means, SDs and ranges for continuous variables and as frequencies for categorical variables.</w:t>
      </w:r>
      <w:r w:rsidR="000D6E00">
        <w:t xml:space="preserve"> </w:t>
      </w:r>
      <w:r w:rsidR="000D6E00" w:rsidRPr="004A2BB4">
        <w:t xml:space="preserve">Correlations between </w:t>
      </w:r>
      <w:r w:rsidR="00D96C4B">
        <w:t>geometric parameter</w:t>
      </w:r>
      <w:r w:rsidR="000D6E00" w:rsidRPr="004A2BB4">
        <w:t xml:space="preserve">s, height, weight, and age </w:t>
      </w:r>
      <w:r w:rsidR="002071E0">
        <w:t xml:space="preserve">were derived </w:t>
      </w:r>
      <w:r w:rsidR="000D6E00" w:rsidRPr="004A2BB4">
        <w:t>using Pearson’s correlation test statistic (r</w:t>
      </w:r>
      <w:r w:rsidR="000D6E00" w:rsidRPr="004A2BB4">
        <w:rPr>
          <w:vertAlign w:val="superscript"/>
        </w:rPr>
        <w:t>2</w:t>
      </w:r>
      <w:r w:rsidR="000D6E00" w:rsidRPr="004A2BB4">
        <w:t>)</w:t>
      </w:r>
      <w:r w:rsidRPr="000C260D">
        <w:t xml:space="preserve">. </w:t>
      </w:r>
      <w:r w:rsidR="00864657">
        <w:t>Distributions of continuous variables were checked visually for normality</w:t>
      </w:r>
      <w:r w:rsidR="00203B42">
        <w:t xml:space="preserve"> </w:t>
      </w:r>
      <w:r w:rsidR="00E071FF" w:rsidRPr="00E071FF">
        <w:t xml:space="preserve">(Supplementary Figure 1). </w:t>
      </w:r>
      <w:r w:rsidR="00864657">
        <w:t xml:space="preserve">Frequencies were used for categorical variables. </w:t>
      </w:r>
      <w:r w:rsidR="00316B65">
        <w:t xml:space="preserve">Correlation values ranging between </w:t>
      </w:r>
      <w:r w:rsidR="00316B65" w:rsidRPr="000C260D">
        <w:t>r</w:t>
      </w:r>
      <w:r w:rsidR="00316B65" w:rsidRPr="000C260D">
        <w:rPr>
          <w:vertAlign w:val="superscript"/>
        </w:rPr>
        <w:t xml:space="preserve">2 </w:t>
      </w:r>
      <w:r w:rsidR="00316B65" w:rsidRPr="000C260D">
        <w:t>≥ 0.7-1.0</w:t>
      </w:r>
      <w:r w:rsidR="00316B65">
        <w:t xml:space="preserve">, </w:t>
      </w:r>
      <w:r w:rsidR="00316B65" w:rsidRPr="000C260D">
        <w:t>r</w:t>
      </w:r>
      <w:r w:rsidR="00316B65" w:rsidRPr="000C260D">
        <w:rPr>
          <w:vertAlign w:val="superscript"/>
        </w:rPr>
        <w:t>2</w:t>
      </w:r>
      <w:r w:rsidR="00316B65" w:rsidRPr="000C260D">
        <w:t xml:space="preserve"> ≥ 0.5-0.7</w:t>
      </w:r>
      <w:r w:rsidR="00316B65">
        <w:t xml:space="preserve">, and </w:t>
      </w:r>
      <w:r w:rsidR="00316B65" w:rsidRPr="000C260D">
        <w:t>r</w:t>
      </w:r>
      <w:r w:rsidR="00316B65" w:rsidRPr="000C260D">
        <w:rPr>
          <w:vertAlign w:val="superscript"/>
        </w:rPr>
        <w:t xml:space="preserve">2 </w:t>
      </w:r>
      <w:r w:rsidR="00316B65" w:rsidRPr="000C260D">
        <w:t>&lt; 0.5</w:t>
      </w:r>
      <w:r w:rsidR="00316B65">
        <w:t xml:space="preserve"> were deemed as strong, </w:t>
      </w:r>
      <w:proofErr w:type="gramStart"/>
      <w:r w:rsidR="00316B65">
        <w:t>moderate</w:t>
      </w:r>
      <w:proofErr w:type="gramEnd"/>
      <w:r w:rsidR="00316B65">
        <w:t xml:space="preserve"> and weak correlations respectively. </w:t>
      </w:r>
      <w:r w:rsidRPr="000C260D">
        <w:t xml:space="preserve">Logistic regression was used to examine associations between each </w:t>
      </w:r>
      <w:r w:rsidR="009E0DE7">
        <w:t xml:space="preserve">standardised </w:t>
      </w:r>
      <w:r w:rsidRPr="000C260D">
        <w:t>exposure (</w:t>
      </w:r>
      <w:r w:rsidR="000520A3">
        <w:t>FNW</w:t>
      </w:r>
      <w:r w:rsidRPr="000C260D">
        <w:t xml:space="preserve">, DFH and HAL) and each </w:t>
      </w:r>
      <w:r w:rsidR="005B578A">
        <w:t>H</w:t>
      </w:r>
      <w:r w:rsidRPr="000C260D">
        <w:t xml:space="preserve">OA outcome (grade ≥2 </w:t>
      </w:r>
      <w:r w:rsidR="002948BD">
        <w:t>radiographic HOA</w:t>
      </w:r>
      <w:r w:rsidRPr="000C260D">
        <w:t xml:space="preserve"> and HESOA).</w:t>
      </w:r>
      <w:r w:rsidR="00E071FF">
        <w:t xml:space="preserve"> </w:t>
      </w:r>
      <w:r w:rsidR="00E071FF" w:rsidRPr="00E071FF">
        <w:t xml:space="preserve">Assumptions of linearity were checked using Box-Tidwell tests.  </w:t>
      </w:r>
      <w:r w:rsidR="005B578A">
        <w:t xml:space="preserve">Sensitivity analyses were carried out using </w:t>
      </w:r>
      <w:r w:rsidR="005B578A" w:rsidRPr="000C260D">
        <w:t xml:space="preserve">grade ≥3 </w:t>
      </w:r>
      <w:r w:rsidR="002948BD">
        <w:t>radiographic HOA</w:t>
      </w:r>
      <w:r w:rsidR="005B578A">
        <w:t xml:space="preserve"> and</w:t>
      </w:r>
      <w:r w:rsidR="005B578A" w:rsidRPr="000C260D">
        <w:t xml:space="preserve"> grade 4 </w:t>
      </w:r>
      <w:r w:rsidR="002948BD">
        <w:t>radiographic HOA</w:t>
      </w:r>
      <w:r w:rsidR="002071E0">
        <w:t xml:space="preserve"> only</w:t>
      </w:r>
      <w:r w:rsidR="005B578A">
        <w:t xml:space="preserve"> as outcomes. </w:t>
      </w:r>
      <w:r w:rsidRPr="000C260D">
        <w:t>Results are presented as odds ratios (OR) with 95% confidence intervals (C</w:t>
      </w:r>
      <w:r w:rsidR="00F855FC">
        <w:t>I</w:t>
      </w:r>
      <w:r w:rsidRPr="000C260D">
        <w:t>s)</w:t>
      </w:r>
      <w:r w:rsidR="002071E0">
        <w:t xml:space="preserve"> and p values</w:t>
      </w:r>
      <w:r w:rsidRPr="000C260D">
        <w:t>.</w:t>
      </w:r>
      <w:r w:rsidR="00D00734">
        <w:t xml:space="preserve"> </w:t>
      </w:r>
      <w:r w:rsidRPr="000C260D">
        <w:t>Cox proportional hazard model</w:t>
      </w:r>
      <w:r w:rsidR="00C90514">
        <w:t>ling</w:t>
      </w:r>
      <w:r w:rsidRPr="000C260D">
        <w:t xml:space="preserve"> was used to investigate the </w:t>
      </w:r>
      <w:r w:rsidR="002071E0">
        <w:t>associations</w:t>
      </w:r>
      <w:r w:rsidR="002071E0" w:rsidRPr="000C260D">
        <w:t xml:space="preserve"> </w:t>
      </w:r>
      <w:r w:rsidRPr="000C260D">
        <w:t xml:space="preserve">between </w:t>
      </w:r>
      <w:r w:rsidR="009E0DE7">
        <w:t xml:space="preserve">standardised </w:t>
      </w:r>
      <w:r w:rsidR="00D96C4B">
        <w:t>geometric parameter</w:t>
      </w:r>
      <w:r w:rsidRPr="000C260D">
        <w:t xml:space="preserve">s and THR and results are presented as hazard ratios (HR) </w:t>
      </w:r>
      <w:r w:rsidRPr="000C260D">
        <w:lastRenderedPageBreak/>
        <w:t>with 95% C</w:t>
      </w:r>
      <w:r w:rsidR="00553980">
        <w:t>I</w:t>
      </w:r>
      <w:r w:rsidRPr="000C260D">
        <w:t>s</w:t>
      </w:r>
      <w:r w:rsidR="009345C2">
        <w:t xml:space="preserve"> and p values</w:t>
      </w:r>
      <w:r w:rsidR="00E50157">
        <w:t>.</w:t>
      </w:r>
      <w:r w:rsidR="006427E4">
        <w:t xml:space="preserve"> The Cox proportional hazard</w:t>
      </w:r>
      <w:r w:rsidR="00C80A84">
        <w:t xml:space="preserve"> </w:t>
      </w:r>
      <w:r w:rsidR="00D57DC1" w:rsidRPr="00D57DC1">
        <w:t xml:space="preserve">and linearity </w:t>
      </w:r>
      <w:r w:rsidR="006427E4">
        <w:t>assumption</w:t>
      </w:r>
      <w:r w:rsidR="00600179">
        <w:t>s</w:t>
      </w:r>
      <w:r w:rsidR="006427E4">
        <w:t xml:space="preserve"> </w:t>
      </w:r>
      <w:r w:rsidR="00600179">
        <w:t xml:space="preserve">were </w:t>
      </w:r>
      <w:proofErr w:type="gramStart"/>
      <w:r w:rsidR="00217F85">
        <w:t>tested</w:t>
      </w:r>
      <w:r w:rsidR="00B42970">
        <w:t xml:space="preserve"> </w:t>
      </w:r>
      <w:r w:rsidR="00D57DC1" w:rsidRPr="00D57DC1">
        <w:t xml:space="preserve"> using</w:t>
      </w:r>
      <w:proofErr w:type="gramEnd"/>
      <w:r w:rsidR="00D57DC1" w:rsidRPr="00D57DC1">
        <w:t xml:space="preserve"> log-log plots and Martingale residuals respectively.  We censored for deaths that occurred during the study period [n=368 (0.9%)]. Due to the availability of hospital episode statistics, the study end date was 31</w:t>
      </w:r>
      <w:r w:rsidR="00D57DC1" w:rsidRPr="00D57DC1">
        <w:rPr>
          <w:vertAlign w:val="superscript"/>
        </w:rPr>
        <w:t>st</w:t>
      </w:r>
      <w:r w:rsidR="00D57DC1" w:rsidRPr="00D57DC1">
        <w:t xml:space="preserve"> December 2020. </w:t>
      </w:r>
      <w:r w:rsidRPr="000C260D">
        <w:t>We present unadjusted (model 1</w:t>
      </w:r>
      <w:r w:rsidR="00F855FC" w:rsidRPr="000C260D">
        <w:t>),</w:t>
      </w:r>
      <w:r w:rsidRPr="000C260D">
        <w:t xml:space="preserve"> and confounder adjusted analyses (</w:t>
      </w:r>
      <w:r w:rsidR="000721A8">
        <w:t>partially adjusted</w:t>
      </w:r>
      <w:r w:rsidR="00A36231">
        <w:t xml:space="preserve"> = </w:t>
      </w:r>
      <w:r w:rsidRPr="000C260D">
        <w:t>models 2, 3 and</w:t>
      </w:r>
      <w:r w:rsidR="00A36231">
        <w:t xml:space="preserve"> fully adjusted = model</w:t>
      </w:r>
      <w:r w:rsidRPr="000C260D">
        <w:t xml:space="preserve"> 4). </w:t>
      </w:r>
      <w:r w:rsidRPr="000C260D">
        <w:rPr>
          <w:lang w:val="en-US"/>
        </w:rPr>
        <w:t xml:space="preserve">Potential confounders were defined </w:t>
      </w:r>
      <w:r w:rsidRPr="00415997">
        <w:rPr>
          <w:i/>
          <w:iCs/>
          <w:lang w:val="en-US"/>
        </w:rPr>
        <w:t>a priori</w:t>
      </w:r>
      <w:r w:rsidRPr="000C260D">
        <w:rPr>
          <w:lang w:val="en-US"/>
        </w:rPr>
        <w:t>, and these were included in</w:t>
      </w:r>
      <w:r w:rsidR="00EB03B8">
        <w:rPr>
          <w:lang w:val="en-US"/>
        </w:rPr>
        <w:t xml:space="preserve"> partially</w:t>
      </w:r>
      <w:r w:rsidRPr="000C260D">
        <w:rPr>
          <w:lang w:val="en-US"/>
        </w:rPr>
        <w:t xml:space="preserve"> adjusted models as covariates (model 2: adjusted for age and sex</w:t>
      </w:r>
      <w:r w:rsidR="002071E0">
        <w:rPr>
          <w:lang w:val="en-US"/>
        </w:rPr>
        <w:t>;</w:t>
      </w:r>
      <w:r w:rsidRPr="000C260D">
        <w:rPr>
          <w:lang w:val="en-US"/>
        </w:rPr>
        <w:t xml:space="preserve"> model 3: model 2 plus height and weight</w:t>
      </w:r>
      <w:r w:rsidR="00510E9C">
        <w:rPr>
          <w:lang w:val="en-US"/>
        </w:rPr>
        <w:t xml:space="preserve"> to account for effects of body size</w:t>
      </w:r>
      <w:r w:rsidR="00CF6175">
        <w:rPr>
          <w:lang w:val="en-US"/>
        </w:rPr>
        <w:t xml:space="preserve"> with which </w:t>
      </w:r>
      <w:r w:rsidR="00D96C4B">
        <w:rPr>
          <w:lang w:val="en-US"/>
        </w:rPr>
        <w:t>geometric parameter</w:t>
      </w:r>
      <w:r w:rsidR="00CF6175">
        <w:rPr>
          <w:lang w:val="en-US"/>
        </w:rPr>
        <w:t>s are</w:t>
      </w:r>
      <w:r w:rsidR="001B134C">
        <w:rPr>
          <w:lang w:val="en-US"/>
        </w:rPr>
        <w:t xml:space="preserve"> known to be strongly related</w:t>
      </w:r>
      <w:r w:rsidRPr="000C260D">
        <w:rPr>
          <w:lang w:val="en-US"/>
        </w:rPr>
        <w:t xml:space="preserve">) </w:t>
      </w:r>
      <w:r w:rsidRPr="000C260D">
        <w:rPr>
          <w:lang w:val="en-US"/>
        </w:rPr>
        <w:fldChar w:fldCharType="begin">
          <w:fldData xml:space="preserve">PEVuZE5vdGU+PENpdGU+PEF1dGhvcj5NdXRodXJpPC9BdXRob3I+PFllYXI+MjAxNzwvWWVhcj48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</w:fldData>
        </w:fldChar>
      </w:r>
      <w:r w:rsidR="003F63B2">
        <w:rPr>
          <w:lang w:val="en-US"/>
        </w:rPr>
        <w:instrText xml:space="preserve"> ADDIN EN.CITE </w:instrText>
      </w:r>
      <w:r w:rsidR="003F63B2">
        <w:rPr>
          <w:lang w:val="en-US"/>
        </w:rPr>
        <w:fldChar w:fldCharType="begin">
          <w:fldData xml:space="preserve">PEVuZE5vdGU+PENpdGU+PEF1dGhvcj5NdXRodXJpPC9BdXRob3I+PFllYXI+MjAxNzwvWWVhcj48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</w:fldData>
        </w:fldChar>
      </w:r>
      <w:r w:rsidR="003F63B2">
        <w:rPr>
          <w:lang w:val="en-US"/>
        </w:rPr>
        <w:instrText xml:space="preserve"> ADDIN EN.CITE.DATA </w:instrText>
      </w:r>
      <w:r w:rsidR="003F63B2">
        <w:rPr>
          <w:lang w:val="en-US"/>
        </w:rPr>
      </w:r>
      <w:r w:rsidR="003F63B2">
        <w:rPr>
          <w:lang w:val="en-US"/>
        </w:rPr>
        <w:fldChar w:fldCharType="end"/>
      </w:r>
      <w:r w:rsidRPr="000C260D">
        <w:rPr>
          <w:lang w:val="en-US"/>
        </w:rPr>
      </w:r>
      <w:r w:rsidRPr="000C260D">
        <w:rPr>
          <w:lang w:val="en-US"/>
        </w:rPr>
        <w:fldChar w:fldCharType="separate"/>
      </w:r>
      <w:r w:rsidR="00EE06F2">
        <w:rPr>
          <w:noProof/>
          <w:lang w:val="en-US"/>
        </w:rPr>
        <w:t>(6, 20-22)</w:t>
      </w:r>
      <w:r w:rsidRPr="000C260D">
        <w:fldChar w:fldCharType="end"/>
      </w:r>
      <w:r w:rsidRPr="000C260D">
        <w:rPr>
          <w:lang w:val="en-US"/>
        </w:rPr>
        <w:t xml:space="preserve">. </w:t>
      </w:r>
      <w:r w:rsidR="00DA7AA2">
        <w:t>A final</w:t>
      </w:r>
      <w:r w:rsidR="00B13675">
        <w:t xml:space="preserve"> model</w:t>
      </w:r>
      <w:r w:rsidR="003F418E">
        <w:t xml:space="preserve"> </w:t>
      </w:r>
      <w:r w:rsidR="00B13675">
        <w:t>also</w:t>
      </w:r>
      <w:r w:rsidR="00DA7AA2">
        <w:t xml:space="preserve"> included mutual adjustment for other</w:t>
      </w:r>
      <w:r w:rsidR="003F418E">
        <w:t xml:space="preserve"> </w:t>
      </w:r>
      <w:r w:rsidR="00D96C4B">
        <w:t>geometric parameter</w:t>
      </w:r>
      <w:r w:rsidR="003F418E">
        <w:t>s (</w:t>
      </w:r>
      <w:r w:rsidR="00EB03B8">
        <w:t>fully adjusted/</w:t>
      </w:r>
      <w:r w:rsidR="003F418E">
        <w:t xml:space="preserve">model 4). </w:t>
      </w:r>
      <w:r w:rsidRPr="000C260D">
        <w:t xml:space="preserve">Sex-stratified analyses were conducted </w:t>
      </w:r>
      <w:r w:rsidR="005B578A">
        <w:t>due to known differences in hip shape</w:t>
      </w:r>
      <w:r w:rsidRPr="000C260D">
        <w:t>. All statistical analys</w:t>
      </w:r>
      <w:r w:rsidR="004E25EB">
        <w:t>e</w:t>
      </w:r>
      <w:r w:rsidRPr="000C260D">
        <w:t>s w</w:t>
      </w:r>
      <w:r w:rsidR="004E25EB">
        <w:t>ere</w:t>
      </w:r>
      <w:r w:rsidRPr="000C260D">
        <w:t xml:space="preserve"> performed using STATA version 17 (Stata</w:t>
      </w:r>
      <w:r w:rsidR="000E3304">
        <w:t xml:space="preserve"> </w:t>
      </w:r>
      <w:r w:rsidRPr="000C260D">
        <w:t>Corp, College Station, TX, USA).</w:t>
      </w:r>
      <w:r w:rsidR="006F57C7">
        <w:t xml:space="preserve"> </w:t>
      </w:r>
      <w:r w:rsidR="006F57C7" w:rsidRPr="005B5705">
        <w:t xml:space="preserve">Furthermore, </w:t>
      </w:r>
      <w:r w:rsidR="006F57C7" w:rsidRPr="008F2480">
        <w:t>a glossary of terms is provided for the reader in</w:t>
      </w:r>
      <w:r w:rsidR="005B5705" w:rsidRPr="008F2480">
        <w:t xml:space="preserve"> </w:t>
      </w:r>
      <w:r w:rsidR="006F57C7" w:rsidRPr="008F2480">
        <w:t>Supplementary Table 1.</w:t>
      </w:r>
      <w:r w:rsidR="00C34B65">
        <w:t xml:space="preserve"> </w:t>
      </w:r>
      <w:r w:rsidR="0069271F">
        <w:br w:type="page"/>
      </w:r>
    </w:p>
    <w:p w14:paraId="4A712C47" w14:textId="6F0DE66F" w:rsidR="004A2BB4" w:rsidRDefault="004A2BB4" w:rsidP="00415997">
      <w:pPr>
        <w:pStyle w:val="Heading1"/>
      </w:pPr>
      <w:r>
        <w:lastRenderedPageBreak/>
        <w:t>Results</w:t>
      </w:r>
      <w:r w:rsidR="00C2041E">
        <w:t>:</w:t>
      </w:r>
    </w:p>
    <w:p w14:paraId="15473CBB" w14:textId="1D5D04F1" w:rsidR="004A2BB4" w:rsidRPr="001F50B8" w:rsidRDefault="004A2BB4" w:rsidP="00415997">
      <w:pPr>
        <w:pStyle w:val="Heading2"/>
      </w:pPr>
      <w:bookmarkStart w:id="2" w:name="_Toc101680764"/>
      <w:r w:rsidRPr="001F50B8">
        <w:t xml:space="preserve">Baseline </w:t>
      </w:r>
      <w:r w:rsidRPr="00415997">
        <w:rPr>
          <w:rStyle w:val="Heading3Char"/>
          <w:color w:val="2F5496" w:themeColor="accent1" w:themeShade="BF"/>
        </w:rPr>
        <w:t>characteristics</w:t>
      </w:r>
      <w:bookmarkEnd w:id="2"/>
      <w:r w:rsidRPr="001F50B8">
        <w:t xml:space="preserve"> </w:t>
      </w:r>
    </w:p>
    <w:p w14:paraId="15A396CA" w14:textId="5BE72457" w:rsidR="004A2BB4" w:rsidRPr="00415997" w:rsidRDefault="004A2BB4">
      <w:r>
        <w:t>A total of</w:t>
      </w:r>
      <w:r w:rsidRPr="005029B6">
        <w:t xml:space="preserve"> 40,31</w:t>
      </w:r>
      <w:r w:rsidR="00553980">
        <w:t>2</w:t>
      </w:r>
      <w:r w:rsidRPr="005029B6">
        <w:t xml:space="preserve"> individuals (mean age 63.7</w:t>
      </w:r>
      <w:r w:rsidR="008B1981">
        <w:t xml:space="preserve">, </w:t>
      </w:r>
      <w:r w:rsidRPr="005029B6">
        <w:t>SD</w:t>
      </w:r>
      <w:r w:rsidR="008B1981">
        <w:t xml:space="preserve"> </w:t>
      </w:r>
      <w:r w:rsidRPr="005029B6">
        <w:t>7.6 years</w:t>
      </w:r>
      <w:r>
        <w:t>, range 44-82</w:t>
      </w:r>
      <w:r w:rsidRPr="005029B6">
        <w:t xml:space="preserve">) </w:t>
      </w:r>
      <w:r>
        <w:t>had</w:t>
      </w:r>
      <w:r w:rsidRPr="005029B6">
        <w:t xml:space="preserve"> left hip DXAs available for </w:t>
      </w:r>
      <w:r w:rsidRPr="00A96048">
        <w:t xml:space="preserve">analysis (Table </w:t>
      </w:r>
      <w:r>
        <w:t>1)</w:t>
      </w:r>
      <w:r w:rsidRPr="00A96048">
        <w:t>. 21,02</w:t>
      </w:r>
      <w:r w:rsidR="00553980">
        <w:t>1</w:t>
      </w:r>
      <w:r w:rsidRPr="00A96048">
        <w:t xml:space="preserve"> (52.</w:t>
      </w:r>
      <w:r w:rsidR="006A2F99">
        <w:t>1</w:t>
      </w:r>
      <w:r w:rsidRPr="00A96048">
        <w:t xml:space="preserve">%) </w:t>
      </w:r>
      <w:r w:rsidR="00C77312">
        <w:t>participants</w:t>
      </w:r>
      <w:r w:rsidR="00CA4829">
        <w:t xml:space="preserve"> were </w:t>
      </w:r>
      <w:r w:rsidR="0092593C">
        <w:t xml:space="preserve">women </w:t>
      </w:r>
      <w:r w:rsidRPr="00A96048">
        <w:t xml:space="preserve">and 19,291 (47.9%) </w:t>
      </w:r>
      <w:r w:rsidR="00CA4829">
        <w:t xml:space="preserve">were </w:t>
      </w:r>
      <w:r w:rsidR="0092593C">
        <w:t>men</w:t>
      </w:r>
      <w:r w:rsidRPr="00A96048">
        <w:t xml:space="preserve">. </w:t>
      </w:r>
      <w:r w:rsidR="002948BD">
        <w:t>radiographic HOA</w:t>
      </w:r>
      <w:r w:rsidRPr="00A96048">
        <w:t xml:space="preserve"> grade ≥2 was </w:t>
      </w:r>
      <w:r w:rsidR="00AB22B5">
        <w:t>present</w:t>
      </w:r>
      <w:r w:rsidR="00AB22B5" w:rsidRPr="00A96048">
        <w:t xml:space="preserve"> </w:t>
      </w:r>
      <w:r w:rsidRPr="00A96048">
        <w:t xml:space="preserve">in 3,014 (7.5%) individuals, </w:t>
      </w:r>
      <w:r w:rsidR="002948BD">
        <w:t>radiographic HOA</w:t>
      </w:r>
      <w:r w:rsidRPr="00A96048">
        <w:t xml:space="preserve"> grade ≥3 in 700 (1.7%) and </w:t>
      </w:r>
      <w:r w:rsidR="002948BD">
        <w:t>radiographic HOA</w:t>
      </w:r>
      <w:r w:rsidRPr="00A96048">
        <w:t xml:space="preserve"> grade 4 in 157 (0.4%). Males had a </w:t>
      </w:r>
      <w:proofErr w:type="gramStart"/>
      <w:r w:rsidRPr="00A96048">
        <w:t>higher</w:t>
      </w:r>
      <w:r w:rsidR="006A1A6A">
        <w:t xml:space="preserve"> </w:t>
      </w:r>
      <w:r w:rsidR="00D57DC1" w:rsidRPr="00D57DC1">
        <w:t xml:space="preserve"> mean</w:t>
      </w:r>
      <w:proofErr w:type="gramEnd"/>
      <w:r w:rsidR="00D57DC1" w:rsidRPr="00D57DC1">
        <w:t xml:space="preserve"> weight (male 83.2kg versus female 68.2kg) and </w:t>
      </w:r>
      <w:r w:rsidRPr="00A96048">
        <w:t xml:space="preserve">prevalence of </w:t>
      </w:r>
      <w:r w:rsidR="002948BD">
        <w:t>radiographic HOA</w:t>
      </w:r>
      <w:r w:rsidRPr="00A96048">
        <w:t xml:space="preserve"> across all three grades </w:t>
      </w:r>
      <w:r w:rsidR="00615B4D">
        <w:t>compared with</w:t>
      </w:r>
      <w:r w:rsidR="00615B4D" w:rsidRPr="00A96048">
        <w:t xml:space="preserve"> </w:t>
      </w:r>
      <w:r w:rsidRPr="00A96048">
        <w:t xml:space="preserve">females. 527 (1.3%) </w:t>
      </w:r>
      <w:r>
        <w:t xml:space="preserve">individuals </w:t>
      </w:r>
      <w:r w:rsidRPr="00A96048">
        <w:t xml:space="preserve">had </w:t>
      </w:r>
      <w:r w:rsidRPr="00F25A5F">
        <w:t>HESOA and</w:t>
      </w:r>
      <w:r w:rsidRPr="00A96048">
        <w:t xml:space="preserve"> 259 (0.6%) </w:t>
      </w:r>
      <w:r w:rsidR="004E25EB">
        <w:t>underwent</w:t>
      </w:r>
      <w:r w:rsidRPr="00A96048">
        <w:t xml:space="preserve"> THR after their hip DXA. In contrast </w:t>
      </w:r>
      <w:r w:rsidR="00615B4D">
        <w:t>with</w:t>
      </w:r>
      <w:r w:rsidRPr="00A96048">
        <w:t xml:space="preserve"> </w:t>
      </w:r>
      <w:r w:rsidR="002948BD">
        <w:t>radiographic HOA</w:t>
      </w:r>
      <w:r w:rsidRPr="00A96048">
        <w:t xml:space="preserve">, </w:t>
      </w:r>
      <w:r w:rsidR="00B45721">
        <w:t>the</w:t>
      </w:r>
      <w:r w:rsidRPr="00A96048">
        <w:t xml:space="preserve"> prevalence </w:t>
      </w:r>
      <w:r>
        <w:t>of</w:t>
      </w:r>
      <w:r w:rsidRPr="00A96048">
        <w:t xml:space="preserve"> clinical outcomes </w:t>
      </w:r>
      <w:r w:rsidR="00B45721">
        <w:t xml:space="preserve">was higher </w:t>
      </w:r>
      <w:r w:rsidRPr="00A96048">
        <w:t xml:space="preserve">in females </w:t>
      </w:r>
      <w:r w:rsidR="00B45721">
        <w:t>compared with</w:t>
      </w:r>
      <w:r w:rsidR="00B45721" w:rsidRPr="00A96048">
        <w:t xml:space="preserve"> </w:t>
      </w:r>
      <w:r w:rsidRPr="008F5444">
        <w:t>males (Table 1).</w:t>
      </w:r>
    </w:p>
    <w:p w14:paraId="474B3CE1" w14:textId="77777777" w:rsidR="00DC4A8D" w:rsidRDefault="00DC4A8D" w:rsidP="00405B0A">
      <w:bookmarkStart w:id="3" w:name="_Toc101680765"/>
    </w:p>
    <w:p w14:paraId="403005E6" w14:textId="7DB4229C" w:rsidR="004A2BB4" w:rsidRPr="00415997" w:rsidRDefault="004A2BB4" w:rsidP="00415997">
      <w:pPr>
        <w:pStyle w:val="Heading2"/>
      </w:pPr>
      <w:r w:rsidRPr="00415997">
        <w:t>Geometric parameters and their inter-relationships</w:t>
      </w:r>
      <w:bookmarkEnd w:id="3"/>
    </w:p>
    <w:p w14:paraId="18E8E293" w14:textId="2AC1828F" w:rsidR="003210C1" w:rsidRDefault="004A2BB4" w:rsidP="004A2BB4">
      <w:r w:rsidRPr="00415997">
        <w:t xml:space="preserve">The mean </w:t>
      </w:r>
      <w:r w:rsidR="000520A3">
        <w:t>FNW</w:t>
      </w:r>
      <w:r w:rsidRPr="00415997">
        <w:t xml:space="preserve"> was 31.6</w:t>
      </w:r>
      <w:r w:rsidR="005A7033">
        <w:t xml:space="preserve"> </w:t>
      </w:r>
      <w:r w:rsidRPr="00415997">
        <w:t>mm (SD 3.5, range 21.4-</w:t>
      </w:r>
      <w:r w:rsidR="007E386A">
        <w:t xml:space="preserve"> </w:t>
      </w:r>
      <w:r w:rsidRPr="00415997">
        <w:t>45.8), DFH 45.9</w:t>
      </w:r>
      <w:r w:rsidR="005A7033">
        <w:t xml:space="preserve"> </w:t>
      </w:r>
      <w:r w:rsidRPr="00415997">
        <w:t>mm (3.8, 33.4-64.4) and HAL 96.7</w:t>
      </w:r>
      <w:r w:rsidR="005A7033">
        <w:t xml:space="preserve"> </w:t>
      </w:r>
      <w:r w:rsidRPr="00415997">
        <w:t>mm (8.0, 68.1-127.1). Males</w:t>
      </w:r>
      <w:r w:rsidR="000D6E00" w:rsidRPr="00415997">
        <w:t xml:space="preserve"> </w:t>
      </w:r>
      <w:r w:rsidRPr="00415997">
        <w:t xml:space="preserve">had a greater </w:t>
      </w:r>
      <w:r w:rsidR="000520A3">
        <w:t>FNW</w:t>
      </w:r>
      <w:r w:rsidRPr="00415997">
        <w:t xml:space="preserve">, DFH and HAL </w:t>
      </w:r>
      <w:r w:rsidR="00114D92">
        <w:t>compared with</w:t>
      </w:r>
      <w:r w:rsidR="00114D92" w:rsidRPr="00415997">
        <w:t xml:space="preserve"> </w:t>
      </w:r>
      <w:r w:rsidRPr="00415997">
        <w:t>females [</w:t>
      </w:r>
      <w:r w:rsidR="000520A3">
        <w:t>FNW</w:t>
      </w:r>
      <w:r w:rsidRPr="00415997">
        <w:t>: male mean 34.5</w:t>
      </w:r>
      <w:r w:rsidR="005A7033">
        <w:t xml:space="preserve"> </w:t>
      </w:r>
      <w:r w:rsidRPr="00415997">
        <w:t>mm (SD 2.4, range 22.9-45.8) / female mean 29.0</w:t>
      </w:r>
      <w:r w:rsidR="005A7033">
        <w:t xml:space="preserve"> </w:t>
      </w:r>
      <w:r w:rsidRPr="00415997">
        <w:t>mm (SD 2.0, range 21.4-37.8), DFH: 49.0</w:t>
      </w:r>
      <w:r w:rsidR="005A7033">
        <w:t xml:space="preserve"> </w:t>
      </w:r>
      <w:r w:rsidRPr="00415997">
        <w:t>mm (2.6, 34.7-64.4)/ 43.0 (2.3, 33.4-53.7) &amp; HAL: 103.1</w:t>
      </w:r>
      <w:r w:rsidR="005A7033">
        <w:t xml:space="preserve"> </w:t>
      </w:r>
      <w:r w:rsidRPr="00415997">
        <w:t>mm (5.5 76.9-127.1)/ 90.8</w:t>
      </w:r>
      <w:r w:rsidR="005A7033">
        <w:t xml:space="preserve"> </w:t>
      </w:r>
      <w:r w:rsidRPr="00415997">
        <w:t>mm (4.8, 68.1-115.5)]</w:t>
      </w:r>
      <w:r w:rsidR="0052047A" w:rsidRPr="00415997">
        <w:t xml:space="preserve"> (Table 1)</w:t>
      </w:r>
      <w:r w:rsidRPr="00415997">
        <w:t xml:space="preserve">. </w:t>
      </w:r>
      <w:r w:rsidR="009616E1" w:rsidRPr="00415997">
        <w:t>Comparison with H</w:t>
      </w:r>
      <w:r w:rsidR="00EC527A" w:rsidRPr="00415997">
        <w:t>SA</w:t>
      </w:r>
      <w:r w:rsidR="009616E1" w:rsidRPr="00415997">
        <w:t xml:space="preserve"> derived </w:t>
      </w:r>
      <w:r w:rsidR="000520A3">
        <w:t>FNW</w:t>
      </w:r>
      <w:r w:rsidR="00521823" w:rsidRPr="00415997">
        <w:t xml:space="preserve"> and HAL showed strong correlation</w:t>
      </w:r>
      <w:r w:rsidR="00C76EC7">
        <w:t>s</w:t>
      </w:r>
      <w:r w:rsidR="00521823" w:rsidRPr="00415997">
        <w:t xml:space="preserve"> between the</w:t>
      </w:r>
      <w:r w:rsidR="00532D70">
        <w:t>se</w:t>
      </w:r>
      <w:r w:rsidR="00521823" w:rsidRPr="00415997">
        <w:t xml:space="preserve"> measures (</w:t>
      </w:r>
      <w:r w:rsidR="00655643">
        <w:t>r</w:t>
      </w:r>
      <w:r w:rsidR="00521823" w:rsidRPr="00415997">
        <w:rPr>
          <w:vertAlign w:val="superscript"/>
        </w:rPr>
        <w:t>2</w:t>
      </w:r>
      <w:r w:rsidR="00521823" w:rsidRPr="00415997">
        <w:t xml:space="preserve"> 0.97 &amp; 0.93 respectively</w:t>
      </w:r>
      <w:r w:rsidR="00F855FC" w:rsidRPr="00415997">
        <w:t>),</w:t>
      </w:r>
      <w:r w:rsidR="00EC527A" w:rsidRPr="00415997">
        <w:t xml:space="preserve"> </w:t>
      </w:r>
      <w:r w:rsidR="00532D70">
        <w:t>however</w:t>
      </w:r>
      <w:r w:rsidR="00532D70" w:rsidRPr="00415997">
        <w:t xml:space="preserve"> </w:t>
      </w:r>
      <w:r w:rsidR="00EC527A" w:rsidRPr="00415997">
        <w:t xml:space="preserve">the mean </w:t>
      </w:r>
      <w:r w:rsidR="00532D70">
        <w:t>values</w:t>
      </w:r>
      <w:r w:rsidR="00532D70" w:rsidRPr="00415997">
        <w:t xml:space="preserve"> derived with HSA </w:t>
      </w:r>
      <w:r w:rsidR="00EC527A" w:rsidRPr="00415997">
        <w:t>were larger</w:t>
      </w:r>
      <w:r w:rsidR="001C2695">
        <w:t xml:space="preserve"> </w:t>
      </w:r>
      <w:r w:rsidR="00EF151F" w:rsidRPr="00415997">
        <w:t xml:space="preserve">(Supplementary Table </w:t>
      </w:r>
      <w:r w:rsidR="00EC4EB6">
        <w:t>2</w:t>
      </w:r>
      <w:r w:rsidR="00EF151F" w:rsidRPr="00415997">
        <w:t xml:space="preserve">). </w:t>
      </w:r>
      <w:r w:rsidR="000520A3">
        <w:t>FNW</w:t>
      </w:r>
      <w:r w:rsidRPr="00415997">
        <w:t>, DFH, HAL and height were all strongly correlated (r</w:t>
      </w:r>
      <w:r w:rsidRPr="00415997">
        <w:rPr>
          <w:vertAlign w:val="superscript"/>
        </w:rPr>
        <w:t>2</w:t>
      </w:r>
      <w:r w:rsidRPr="00415997">
        <w:t xml:space="preserve"> 0.75-0.89)</w:t>
      </w:r>
      <w:r w:rsidR="000D6E00" w:rsidRPr="00415997">
        <w:t xml:space="preserve"> (Table 2)</w:t>
      </w:r>
      <w:r w:rsidRPr="00415997">
        <w:t xml:space="preserve">. </w:t>
      </w:r>
      <w:r w:rsidR="00283F13">
        <w:t>W</w:t>
      </w:r>
      <w:r w:rsidRPr="00415997">
        <w:t xml:space="preserve">eight </w:t>
      </w:r>
      <w:r w:rsidR="00B31B5C">
        <w:t xml:space="preserve">also showed </w:t>
      </w:r>
      <w:r w:rsidR="00600179">
        <w:t>moderate</w:t>
      </w:r>
      <w:r w:rsidR="00B31B5C">
        <w:t xml:space="preserve"> correlations </w:t>
      </w:r>
      <w:r w:rsidRPr="00415997">
        <w:t xml:space="preserve">with </w:t>
      </w:r>
      <w:r w:rsidR="000520A3">
        <w:t>FNW</w:t>
      </w:r>
      <w:r w:rsidRPr="00415997">
        <w:t>, DFH, HAL and height (r</w:t>
      </w:r>
      <w:r w:rsidRPr="00415997">
        <w:rPr>
          <w:vertAlign w:val="superscript"/>
        </w:rPr>
        <w:t xml:space="preserve">2 </w:t>
      </w:r>
      <w:r w:rsidRPr="00415997">
        <w:t>0.52-0.</w:t>
      </w:r>
      <w:r w:rsidRPr="004A2BB4">
        <w:t xml:space="preserve">57). </w:t>
      </w:r>
    </w:p>
    <w:p w14:paraId="273EEE58" w14:textId="7DB57A2E" w:rsidR="00874FCD" w:rsidRDefault="00874FCD" w:rsidP="004A2BB4"/>
    <w:p w14:paraId="250800B7" w14:textId="2F1F683F" w:rsidR="004A2BB4" w:rsidRPr="004A2BB4" w:rsidRDefault="00D52B30" w:rsidP="00415997">
      <w:pPr>
        <w:pStyle w:val="Heading2"/>
      </w:pPr>
      <w:bookmarkStart w:id="4" w:name="_Toc101680767"/>
      <w:r>
        <w:lastRenderedPageBreak/>
        <w:t>Femoral</w:t>
      </w:r>
      <w:r w:rsidRPr="004A2BB4">
        <w:t xml:space="preserve"> </w:t>
      </w:r>
      <w:r w:rsidR="004A2BB4" w:rsidRPr="004A2BB4">
        <w:t>neck width</w:t>
      </w:r>
      <w:bookmarkEnd w:id="4"/>
      <w:r w:rsidR="000C4488">
        <w:t xml:space="preserve"> versus HOA</w:t>
      </w:r>
    </w:p>
    <w:p w14:paraId="6B24BF57" w14:textId="42B1D754" w:rsidR="004A2BB4" w:rsidRPr="004A2BB4" w:rsidRDefault="007E53C8" w:rsidP="004A2BB4">
      <w:r>
        <w:t xml:space="preserve">In </w:t>
      </w:r>
      <w:r w:rsidR="004A2BB4" w:rsidRPr="004A2BB4">
        <w:t xml:space="preserve">analyses </w:t>
      </w:r>
      <w:r w:rsidR="00DC1572">
        <w:t xml:space="preserve">adjusted for age, sex, </w:t>
      </w:r>
      <w:proofErr w:type="gramStart"/>
      <w:r w:rsidR="00DC1572">
        <w:t>height</w:t>
      </w:r>
      <w:proofErr w:type="gramEnd"/>
      <w:r w:rsidR="00DC1572">
        <w:t xml:space="preserve"> and weight </w:t>
      </w:r>
      <w:r w:rsidR="004A2BB4" w:rsidRPr="004A2BB4">
        <w:t xml:space="preserve">(model </w:t>
      </w:r>
      <w:r w:rsidR="00DC1572">
        <w:t>3</w:t>
      </w:r>
      <w:r w:rsidR="004A2BB4" w:rsidRPr="004A2BB4">
        <w:t xml:space="preserve">) </w:t>
      </w:r>
      <w:r w:rsidR="00A625A7">
        <w:t>progressive</w:t>
      </w:r>
      <w:r w:rsidR="004A2BB4" w:rsidRPr="004A2BB4">
        <w:t xml:space="preserve"> associations between </w:t>
      </w:r>
      <w:r w:rsidR="00BF57BF">
        <w:t xml:space="preserve">a wider </w:t>
      </w:r>
      <w:r w:rsidR="000520A3">
        <w:t>FNW</w:t>
      </w:r>
      <w:r w:rsidR="004A2BB4" w:rsidRPr="004A2BB4">
        <w:t xml:space="preserve"> and </w:t>
      </w:r>
      <w:r w:rsidR="00BF57BF">
        <w:t xml:space="preserve">higher </w:t>
      </w:r>
      <w:r w:rsidR="002948BD">
        <w:t>radiographic HOA</w:t>
      </w:r>
      <w:r w:rsidR="004A2BB4" w:rsidRPr="004A2BB4">
        <w:t xml:space="preserve"> grades </w:t>
      </w:r>
      <w:r w:rsidR="00BF57BF">
        <w:t xml:space="preserve">were seen </w:t>
      </w:r>
      <w:r w:rsidR="004A2BB4" w:rsidRPr="004A2BB4">
        <w:rPr>
          <w:lang w:val="en-US"/>
        </w:rPr>
        <w:t>[</w:t>
      </w:r>
      <w:r w:rsidR="002948BD">
        <w:rPr>
          <w:lang w:val="en-US"/>
        </w:rPr>
        <w:t>radiographic HOA</w:t>
      </w:r>
      <w:r w:rsidR="00515FF7" w:rsidRPr="004A2BB4">
        <w:rPr>
          <w:lang w:val="en-US"/>
        </w:rPr>
        <w:t xml:space="preserve"> </w:t>
      </w:r>
      <w:r w:rsidR="004A2BB4" w:rsidRPr="004A2BB4">
        <w:rPr>
          <w:lang w:val="en-US"/>
        </w:rPr>
        <w:t>grade</w:t>
      </w:r>
      <w:r w:rsidR="00515FF7">
        <w:rPr>
          <w:lang w:val="en-US"/>
        </w:rPr>
        <w:t>s</w:t>
      </w:r>
      <w:r w:rsidR="004A2BB4" w:rsidRPr="004A2BB4">
        <w:rPr>
          <w:lang w:val="en-US"/>
        </w:rPr>
        <w:t xml:space="preserve"> ≥2: OR 1.8</w:t>
      </w:r>
      <w:r w:rsidR="00D771E6">
        <w:rPr>
          <w:lang w:val="en-US"/>
        </w:rPr>
        <w:t>1</w:t>
      </w:r>
      <w:r w:rsidR="004A2BB4" w:rsidRPr="004A2BB4">
        <w:rPr>
          <w:lang w:val="en-US"/>
        </w:rPr>
        <w:t xml:space="preserve"> (95% CI 1.7</w:t>
      </w:r>
      <w:r w:rsidR="00D771E6">
        <w:rPr>
          <w:lang w:val="en-US"/>
        </w:rPr>
        <w:t>0</w:t>
      </w:r>
      <w:r w:rsidR="004A2BB4" w:rsidRPr="004A2BB4">
        <w:rPr>
          <w:lang w:val="en-US"/>
        </w:rPr>
        <w:t>-1.9</w:t>
      </w:r>
      <w:r w:rsidR="00D771E6">
        <w:rPr>
          <w:lang w:val="en-US"/>
        </w:rPr>
        <w:t>4</w:t>
      </w:r>
      <w:r w:rsidR="004A2BB4" w:rsidRPr="004A2BB4">
        <w:rPr>
          <w:lang w:val="en-US"/>
        </w:rPr>
        <w:t>), grade</w:t>
      </w:r>
      <w:r w:rsidR="00515FF7">
        <w:rPr>
          <w:lang w:val="en-US"/>
        </w:rPr>
        <w:t>s</w:t>
      </w:r>
      <w:r w:rsidR="004A2BB4" w:rsidRPr="004A2BB4">
        <w:rPr>
          <w:lang w:val="en-US"/>
        </w:rPr>
        <w:t xml:space="preserve"> ≥3: </w:t>
      </w:r>
      <w:r w:rsidR="00D771E6">
        <w:rPr>
          <w:lang w:val="en-US"/>
        </w:rPr>
        <w:t>3.52</w:t>
      </w:r>
      <w:r w:rsidR="004A2BB4" w:rsidRPr="004A2BB4">
        <w:rPr>
          <w:lang w:val="en-US"/>
        </w:rPr>
        <w:t xml:space="preserve"> (</w:t>
      </w:r>
      <w:r w:rsidR="00D771E6">
        <w:rPr>
          <w:lang w:val="en-US"/>
        </w:rPr>
        <w:t>3.09</w:t>
      </w:r>
      <w:r w:rsidR="004A2BB4" w:rsidRPr="004A2BB4">
        <w:rPr>
          <w:lang w:val="en-US"/>
        </w:rPr>
        <w:t>-</w:t>
      </w:r>
      <w:r w:rsidR="00D771E6">
        <w:rPr>
          <w:lang w:val="en-US"/>
        </w:rPr>
        <w:t>4.00</w:t>
      </w:r>
      <w:r w:rsidR="004A2BB4" w:rsidRPr="004A2BB4">
        <w:rPr>
          <w:lang w:val="en-US"/>
        </w:rPr>
        <w:t xml:space="preserve">) and grade 4: </w:t>
      </w:r>
      <w:r w:rsidR="00D771E6">
        <w:rPr>
          <w:lang w:val="en-US"/>
        </w:rPr>
        <w:t>5.11</w:t>
      </w:r>
      <w:r w:rsidR="004A2BB4" w:rsidRPr="004A2BB4">
        <w:rPr>
          <w:lang w:val="en-US"/>
        </w:rPr>
        <w:t xml:space="preserve"> (</w:t>
      </w:r>
      <w:r w:rsidR="00D771E6">
        <w:rPr>
          <w:lang w:val="en-US"/>
        </w:rPr>
        <w:t>3.95</w:t>
      </w:r>
      <w:r w:rsidR="004A2BB4" w:rsidRPr="004A2BB4">
        <w:rPr>
          <w:lang w:val="en-US"/>
        </w:rPr>
        <w:t>-</w:t>
      </w:r>
      <w:r w:rsidR="00D771E6">
        <w:rPr>
          <w:lang w:val="en-US"/>
        </w:rPr>
        <w:t>6.60</w:t>
      </w:r>
      <w:r w:rsidR="004A2BB4" w:rsidRPr="004A2BB4">
        <w:rPr>
          <w:lang w:val="en-US"/>
        </w:rPr>
        <w:t>)]</w:t>
      </w:r>
      <w:r w:rsidR="00C93C8C">
        <w:rPr>
          <w:lang w:val="en-US"/>
        </w:rPr>
        <w:t>.</w:t>
      </w:r>
      <w:r w:rsidR="006F7044">
        <w:rPr>
          <w:lang w:val="en-US"/>
        </w:rPr>
        <w:t xml:space="preserve"> </w:t>
      </w:r>
      <w:r w:rsidR="00C217F8" w:rsidRPr="008F2480">
        <w:rPr>
          <w:lang w:val="en-US"/>
        </w:rPr>
        <w:t>Similar results</w:t>
      </w:r>
      <w:r w:rsidR="003F351C" w:rsidRPr="008F2480">
        <w:rPr>
          <w:lang w:val="en-US"/>
        </w:rPr>
        <w:t xml:space="preserve"> </w:t>
      </w:r>
      <w:r w:rsidR="00260BF2">
        <w:rPr>
          <w:lang w:val="en-US"/>
        </w:rPr>
        <w:t xml:space="preserve">were </w:t>
      </w:r>
      <w:r w:rsidR="003F351C" w:rsidRPr="008F2480">
        <w:rPr>
          <w:lang w:val="en-US"/>
        </w:rPr>
        <w:t xml:space="preserve">also </w:t>
      </w:r>
      <w:r w:rsidR="00D4344F" w:rsidRPr="008F2480">
        <w:rPr>
          <w:lang w:val="en-US"/>
        </w:rPr>
        <w:t xml:space="preserve">seen </w:t>
      </w:r>
      <w:r w:rsidR="003F351C" w:rsidRPr="008F2480">
        <w:rPr>
          <w:lang w:val="en-US"/>
        </w:rPr>
        <w:t>in unadjusted (model 1</w:t>
      </w:r>
      <w:proofErr w:type="gramStart"/>
      <w:r w:rsidR="003F351C" w:rsidRPr="008F2480">
        <w:rPr>
          <w:lang w:val="en-US"/>
        </w:rPr>
        <w:t>)</w:t>
      </w:r>
      <w:proofErr w:type="gramEnd"/>
      <w:r w:rsidR="003F351C" w:rsidRPr="008F2480">
        <w:rPr>
          <w:lang w:val="en-US"/>
        </w:rPr>
        <w:t xml:space="preserve"> and </w:t>
      </w:r>
      <w:r w:rsidR="00C217F8" w:rsidRPr="008F2480">
        <w:rPr>
          <w:lang w:val="en-US"/>
        </w:rPr>
        <w:t>age and sex adjusted</w:t>
      </w:r>
      <w:r w:rsidR="003F351C" w:rsidRPr="008F2480">
        <w:rPr>
          <w:lang w:val="en-US"/>
        </w:rPr>
        <w:t xml:space="preserve"> (model 2)</w:t>
      </w:r>
      <w:r w:rsidR="00990843" w:rsidRPr="008F2480">
        <w:rPr>
          <w:lang w:val="en-US"/>
        </w:rPr>
        <w:t xml:space="preserve"> </w:t>
      </w:r>
      <w:r w:rsidR="00C217F8" w:rsidRPr="008F2480">
        <w:rPr>
          <w:lang w:val="en-US"/>
        </w:rPr>
        <w:t>analyses</w:t>
      </w:r>
      <w:r w:rsidR="003F351C" w:rsidRPr="008F2480">
        <w:rPr>
          <w:lang w:val="en-US"/>
        </w:rPr>
        <w:t xml:space="preserve"> (Supplementary Table </w:t>
      </w:r>
      <w:r w:rsidR="00EC4EB6">
        <w:rPr>
          <w:lang w:val="en-US"/>
        </w:rPr>
        <w:t>3</w:t>
      </w:r>
      <w:r w:rsidR="003F351C" w:rsidRPr="008F2480">
        <w:rPr>
          <w:lang w:val="en-US"/>
        </w:rPr>
        <w:t>).</w:t>
      </w:r>
      <w:r w:rsidR="003F351C">
        <w:rPr>
          <w:lang w:val="en-US"/>
        </w:rPr>
        <w:t xml:space="preserve"> </w:t>
      </w:r>
      <w:r w:rsidR="005113A8">
        <w:t xml:space="preserve">If </w:t>
      </w:r>
      <w:r w:rsidR="003210C1">
        <w:t>anything,</w:t>
      </w:r>
      <w:r w:rsidR="00A625A7">
        <w:rPr>
          <w:lang w:val="en-US"/>
        </w:rPr>
        <w:t xml:space="preserve"> </w:t>
      </w:r>
      <w:r w:rsidR="004A2BB4" w:rsidRPr="004A2BB4">
        <w:rPr>
          <w:lang w:val="en-US"/>
        </w:rPr>
        <w:t>association</w:t>
      </w:r>
      <w:r w:rsidR="00A625A7">
        <w:rPr>
          <w:lang w:val="en-US"/>
        </w:rPr>
        <w:t>s</w:t>
      </w:r>
      <w:r w:rsidR="004A2BB4" w:rsidRPr="004A2BB4">
        <w:rPr>
          <w:lang w:val="en-US"/>
        </w:rPr>
        <w:t xml:space="preserve"> </w:t>
      </w:r>
      <w:r w:rsidR="00C93C8C">
        <w:rPr>
          <w:lang w:val="en-US"/>
        </w:rPr>
        <w:t xml:space="preserve">with </w:t>
      </w:r>
      <w:r w:rsidR="002948BD">
        <w:rPr>
          <w:lang w:val="en-US"/>
        </w:rPr>
        <w:t>radiographic HOA</w:t>
      </w:r>
      <w:r w:rsidR="00C93C8C">
        <w:rPr>
          <w:lang w:val="en-US"/>
        </w:rPr>
        <w:t xml:space="preserve"> </w:t>
      </w:r>
      <w:r w:rsidR="004A2BB4" w:rsidRPr="004A2BB4">
        <w:rPr>
          <w:lang w:val="en-US"/>
        </w:rPr>
        <w:t>w</w:t>
      </w:r>
      <w:r w:rsidR="00A625A7">
        <w:rPr>
          <w:lang w:val="en-US"/>
        </w:rPr>
        <w:t xml:space="preserve">ere </w:t>
      </w:r>
      <w:r w:rsidR="000F4ABB">
        <w:rPr>
          <w:lang w:val="en-US"/>
        </w:rPr>
        <w:t>strengthened w</w:t>
      </w:r>
      <w:r w:rsidR="00A625A7">
        <w:rPr>
          <w:lang w:val="en-US"/>
        </w:rPr>
        <w:t>hen</w:t>
      </w:r>
      <w:r w:rsidR="004A2BB4" w:rsidRPr="004A2BB4">
        <w:rPr>
          <w:lang w:val="en-US"/>
        </w:rPr>
        <w:t xml:space="preserve"> </w:t>
      </w:r>
      <w:r w:rsidR="005113A8">
        <w:rPr>
          <w:lang w:val="en-US"/>
        </w:rPr>
        <w:t xml:space="preserve">adjusting for </w:t>
      </w:r>
      <w:r w:rsidR="00F97BC4">
        <w:rPr>
          <w:lang w:val="en-US"/>
        </w:rPr>
        <w:t xml:space="preserve">sex, </w:t>
      </w:r>
      <w:proofErr w:type="gramStart"/>
      <w:r w:rsidR="00F97BC4">
        <w:rPr>
          <w:lang w:val="en-US"/>
        </w:rPr>
        <w:t>height</w:t>
      </w:r>
      <w:proofErr w:type="gramEnd"/>
      <w:r w:rsidR="00F97BC4">
        <w:rPr>
          <w:lang w:val="en-US"/>
        </w:rPr>
        <w:t xml:space="preserve"> and weight as well as </w:t>
      </w:r>
      <w:r w:rsidR="00C93C8C">
        <w:rPr>
          <w:lang w:val="en-US"/>
        </w:rPr>
        <w:t xml:space="preserve">geometric parameters (model 4) </w:t>
      </w:r>
      <w:r w:rsidR="004A2BB4" w:rsidRPr="008F5444">
        <w:rPr>
          <w:lang w:val="en-US"/>
        </w:rPr>
        <w:t xml:space="preserve">[grade ≥2 </w:t>
      </w:r>
      <w:r w:rsidR="002948BD">
        <w:rPr>
          <w:lang w:val="en-US"/>
        </w:rPr>
        <w:t>radiographic HOA</w:t>
      </w:r>
      <w:r w:rsidR="004A2BB4" w:rsidRPr="008F5444">
        <w:rPr>
          <w:lang w:val="en-US"/>
        </w:rPr>
        <w:t>: OR 2.38 (</w:t>
      </w:r>
      <w:r w:rsidR="00A60901">
        <w:rPr>
          <w:lang w:val="en-US"/>
        </w:rPr>
        <w:t xml:space="preserve">95% CI </w:t>
      </w:r>
      <w:r w:rsidR="004A2BB4" w:rsidRPr="00415997">
        <w:rPr>
          <w:lang w:val="en-US"/>
        </w:rPr>
        <w:t xml:space="preserve">2.18-2.59), grade ≥3 </w:t>
      </w:r>
      <w:r w:rsidR="002948BD">
        <w:rPr>
          <w:lang w:val="en-US"/>
        </w:rPr>
        <w:t>radiographic HOA</w:t>
      </w:r>
      <w:r w:rsidR="004A2BB4" w:rsidRPr="00415997">
        <w:rPr>
          <w:lang w:val="en-US"/>
        </w:rPr>
        <w:t xml:space="preserve">: 5.26 (4.45-6.22) and grade 4 </w:t>
      </w:r>
      <w:r w:rsidR="002948BD">
        <w:rPr>
          <w:lang w:val="en-US"/>
        </w:rPr>
        <w:t>radiographic HOA</w:t>
      </w:r>
      <w:r w:rsidR="004A2BB4" w:rsidRPr="00415997">
        <w:rPr>
          <w:lang w:val="en-US"/>
        </w:rPr>
        <w:t>: 8.55 (6.11-11.95)]</w:t>
      </w:r>
      <w:r w:rsidR="004A2BB4" w:rsidRPr="004A2BB4">
        <w:rPr>
          <w:lang w:val="en-US"/>
        </w:rPr>
        <w:t xml:space="preserve"> (</w:t>
      </w:r>
      <w:r w:rsidR="00762326">
        <w:rPr>
          <w:lang w:val="en-US"/>
        </w:rPr>
        <w:t>Figure</w:t>
      </w:r>
      <w:r w:rsidR="00F64C1B">
        <w:rPr>
          <w:lang w:val="en-US"/>
        </w:rPr>
        <w:t xml:space="preserve"> </w:t>
      </w:r>
      <w:r w:rsidR="008C316A">
        <w:rPr>
          <w:lang w:val="en-US"/>
        </w:rPr>
        <w:t>3</w:t>
      </w:r>
      <w:r w:rsidR="00F64C1B">
        <w:rPr>
          <w:lang w:val="en-US"/>
        </w:rPr>
        <w:t xml:space="preserve">, Table </w:t>
      </w:r>
      <w:r w:rsidR="008C316A">
        <w:rPr>
          <w:lang w:val="en-US"/>
        </w:rPr>
        <w:t xml:space="preserve">3). </w:t>
      </w:r>
      <w:r w:rsidR="004A2BB4" w:rsidRPr="004A2BB4">
        <w:t xml:space="preserve">Further sex stratified analyses showed </w:t>
      </w:r>
      <w:r w:rsidR="001C0710">
        <w:t>similar</w:t>
      </w:r>
      <w:r w:rsidR="001C0710" w:rsidRPr="004A2BB4">
        <w:t xml:space="preserve"> </w:t>
      </w:r>
      <w:r w:rsidR="004A2BB4" w:rsidRPr="004A2BB4">
        <w:t xml:space="preserve">associations in females </w:t>
      </w:r>
      <w:r w:rsidR="001C0710">
        <w:t>and</w:t>
      </w:r>
      <w:r w:rsidR="004A2BB4" w:rsidRPr="004A2BB4">
        <w:t xml:space="preserve"> males albeit female effect estimates tended to have </w:t>
      </w:r>
      <w:r w:rsidR="00E77A11">
        <w:t>wider</w:t>
      </w:r>
      <w:r w:rsidR="00E77A11" w:rsidRPr="004A2BB4">
        <w:t xml:space="preserve"> </w:t>
      </w:r>
      <w:r w:rsidR="004A2BB4" w:rsidRPr="004A2BB4">
        <w:t>confidence intervals (</w:t>
      </w:r>
      <w:r w:rsidR="00AC09B3">
        <w:t xml:space="preserve">Supplementary Figure </w:t>
      </w:r>
      <w:r w:rsidR="00D57DC1">
        <w:t>2</w:t>
      </w:r>
      <w:r w:rsidR="00AC09B3">
        <w:t xml:space="preserve">, </w:t>
      </w:r>
      <w:r w:rsidR="00A32048">
        <w:t>Supplementary</w:t>
      </w:r>
      <w:r w:rsidR="00A32048" w:rsidRPr="004A2BB4">
        <w:t xml:space="preserve"> </w:t>
      </w:r>
      <w:r w:rsidR="004A2BB4" w:rsidRPr="004A2BB4">
        <w:t xml:space="preserve">Tables </w:t>
      </w:r>
      <w:r w:rsidR="00EC4EB6">
        <w:t>4</w:t>
      </w:r>
      <w:r w:rsidR="004A2BB4" w:rsidRPr="004A2BB4">
        <w:t xml:space="preserve"> and </w:t>
      </w:r>
      <w:r w:rsidR="00EC4EB6">
        <w:t>5</w:t>
      </w:r>
      <w:r w:rsidR="004A2BB4" w:rsidRPr="004A2BB4">
        <w:t xml:space="preserve">). </w:t>
      </w:r>
      <w:r w:rsidR="00D771E6">
        <w:t xml:space="preserve">Partially adjusted </w:t>
      </w:r>
      <w:r w:rsidR="00A572D2">
        <w:t>sex combined</w:t>
      </w:r>
      <w:r w:rsidR="00D771E6">
        <w:t xml:space="preserve"> </w:t>
      </w:r>
      <w:r w:rsidR="004A2BB4" w:rsidRPr="004A2BB4">
        <w:t xml:space="preserve">analyses </w:t>
      </w:r>
      <w:r w:rsidR="00FD5115">
        <w:t xml:space="preserve">(model 3) </w:t>
      </w:r>
      <w:r w:rsidR="004A2BB4" w:rsidRPr="004A2BB4">
        <w:t xml:space="preserve">showed an association between </w:t>
      </w:r>
      <w:r w:rsidR="000520A3">
        <w:t>FNW</w:t>
      </w:r>
      <w:r w:rsidR="004A2BB4" w:rsidRPr="004A2BB4">
        <w:t xml:space="preserve"> and HESOA [OR </w:t>
      </w:r>
      <w:r w:rsidR="00D771E6">
        <w:t>2.00</w:t>
      </w:r>
      <w:r w:rsidR="004A2BB4" w:rsidRPr="004A2BB4">
        <w:t xml:space="preserve"> (95% CI 1.</w:t>
      </w:r>
      <w:r w:rsidR="00D771E6">
        <w:t>71</w:t>
      </w:r>
      <w:r w:rsidR="004A2BB4" w:rsidRPr="004A2BB4">
        <w:t>-</w:t>
      </w:r>
      <w:r w:rsidR="00D771E6">
        <w:t>2.34</w:t>
      </w:r>
      <w:r w:rsidR="004A2BB4" w:rsidRPr="004A2BB4">
        <w:t xml:space="preserve">)] and THR [HR </w:t>
      </w:r>
      <w:r w:rsidR="00D771E6">
        <w:t>2.27</w:t>
      </w:r>
      <w:r w:rsidR="004A2BB4" w:rsidRPr="004A2BB4">
        <w:t xml:space="preserve"> (95% CI 1.</w:t>
      </w:r>
      <w:r w:rsidR="00D771E6">
        <w:t>82</w:t>
      </w:r>
      <w:r w:rsidR="004A2BB4" w:rsidRPr="004A2BB4">
        <w:t>-</w:t>
      </w:r>
      <w:r w:rsidR="00D771E6">
        <w:t>2.83</w:t>
      </w:r>
      <w:r w:rsidR="004A2BB4" w:rsidRPr="004A2BB4">
        <w:t xml:space="preserve">)]. </w:t>
      </w:r>
      <w:r w:rsidR="00F97BC4">
        <w:t>These</w:t>
      </w:r>
      <w:r w:rsidR="00EE2F9F">
        <w:t xml:space="preserve"> </w:t>
      </w:r>
      <w:r w:rsidR="004A2BB4" w:rsidRPr="004A2BB4">
        <w:t xml:space="preserve">associations were strengthened </w:t>
      </w:r>
      <w:r w:rsidR="00EE2F9F">
        <w:t xml:space="preserve">after adjusting for other </w:t>
      </w:r>
      <w:r w:rsidR="00F97BC4">
        <w:t>geometric parameters</w:t>
      </w:r>
      <w:r w:rsidR="004A2BB4" w:rsidRPr="004A2BB4">
        <w:t xml:space="preserve"> [model 4</w:t>
      </w:r>
      <w:r w:rsidR="004A2BB4" w:rsidRPr="008F5444">
        <w:t>: HESOA: OR 2.</w:t>
      </w:r>
      <w:r w:rsidR="000F47F7" w:rsidRPr="00E1632A">
        <w:t>20</w:t>
      </w:r>
      <w:r w:rsidR="004A2BB4" w:rsidRPr="00F91CB9">
        <w:t xml:space="preserve"> (</w:t>
      </w:r>
      <w:r w:rsidR="00C76EC7">
        <w:t xml:space="preserve">95% CI </w:t>
      </w:r>
      <w:r w:rsidR="004A2BB4" w:rsidRPr="00F91CB9">
        <w:t>1.80-2.6</w:t>
      </w:r>
      <w:r w:rsidR="000F47F7" w:rsidRPr="00E1632A">
        <w:t>8</w:t>
      </w:r>
      <w:r w:rsidR="004A2BB4" w:rsidRPr="00415997">
        <w:t>), THR: HR 2.51 (</w:t>
      </w:r>
      <w:r w:rsidR="00C76EC7">
        <w:t xml:space="preserve">95% CI </w:t>
      </w:r>
      <w:r w:rsidR="004A2BB4" w:rsidRPr="00415997">
        <w:t>1.89-3.32)].</w:t>
      </w:r>
      <w:r w:rsidR="004A2BB4" w:rsidRPr="004A2BB4">
        <w:t xml:space="preserve"> (Figure </w:t>
      </w:r>
      <w:r w:rsidR="00491A8E">
        <w:t>3</w:t>
      </w:r>
      <w:r w:rsidR="00F64C1B">
        <w:t xml:space="preserve">, Table </w:t>
      </w:r>
      <w:r w:rsidR="008C316A">
        <w:t>3</w:t>
      </w:r>
      <w:r w:rsidR="004A2BB4" w:rsidRPr="004A2BB4">
        <w:t xml:space="preserve">). </w:t>
      </w:r>
    </w:p>
    <w:p w14:paraId="54296CA1" w14:textId="77777777" w:rsidR="00C11AC2" w:rsidRDefault="00C11AC2" w:rsidP="00405B0A">
      <w:bookmarkStart w:id="5" w:name="_Toc101680768"/>
    </w:p>
    <w:p w14:paraId="7BCD6251" w14:textId="4462C122" w:rsidR="004A2BB4" w:rsidRPr="004A2BB4" w:rsidRDefault="004A2BB4" w:rsidP="00F91CB9">
      <w:pPr>
        <w:pStyle w:val="Heading2"/>
      </w:pPr>
      <w:r w:rsidRPr="004A2BB4">
        <w:t>Hip axis length</w:t>
      </w:r>
      <w:bookmarkEnd w:id="5"/>
      <w:r w:rsidR="000C4488">
        <w:t xml:space="preserve"> versus HOA</w:t>
      </w:r>
    </w:p>
    <w:p w14:paraId="1141A50E" w14:textId="5516BB23" w:rsidR="004A2BB4" w:rsidRPr="004A2BB4" w:rsidRDefault="004A2BB4" w:rsidP="004A2BB4">
      <w:pPr>
        <w:rPr>
          <w:lang w:val="en-US"/>
        </w:rPr>
      </w:pPr>
      <w:r w:rsidRPr="00F97BC4">
        <w:t xml:space="preserve">In </w:t>
      </w:r>
      <w:r w:rsidR="009D51C8" w:rsidRPr="00F97BC4">
        <w:t>p</w:t>
      </w:r>
      <w:r w:rsidR="009D51C8" w:rsidRPr="00FE30FD">
        <w:t>ar</w:t>
      </w:r>
      <w:r w:rsidR="009D51C8" w:rsidRPr="009C46DF">
        <w:t>t</w:t>
      </w:r>
      <w:r w:rsidR="009D51C8" w:rsidRPr="002F68EA">
        <w:t xml:space="preserve">ially adjusted (model 3) </w:t>
      </w:r>
      <w:r w:rsidR="00DA285C" w:rsidRPr="002F68EA">
        <w:t xml:space="preserve">sex </w:t>
      </w:r>
      <w:r w:rsidRPr="002F68EA">
        <w:t xml:space="preserve">combined analyses, there </w:t>
      </w:r>
      <w:r w:rsidR="00211DD0" w:rsidRPr="002F68EA">
        <w:t>were</w:t>
      </w:r>
      <w:r w:rsidRPr="002F68EA">
        <w:t xml:space="preserve"> association</w:t>
      </w:r>
      <w:r w:rsidR="00211DD0" w:rsidRPr="002F68EA">
        <w:t>s</w:t>
      </w:r>
      <w:r w:rsidRPr="002F68EA">
        <w:t xml:space="preserve"> between </w:t>
      </w:r>
      <w:r w:rsidR="007C409A" w:rsidRPr="002F68EA">
        <w:t xml:space="preserve">a </w:t>
      </w:r>
      <w:r w:rsidR="00DE114E">
        <w:t>longer</w:t>
      </w:r>
      <w:r w:rsidR="00DE114E" w:rsidRPr="002F68EA">
        <w:t xml:space="preserve"> </w:t>
      </w:r>
      <w:r w:rsidRPr="002F68EA">
        <w:t>HAL and</w:t>
      </w:r>
      <w:r w:rsidR="007C409A" w:rsidRPr="002F68EA">
        <w:t xml:space="preserve"> higher</w:t>
      </w:r>
      <w:r w:rsidRPr="002F68EA">
        <w:t xml:space="preserve"> </w:t>
      </w:r>
      <w:r w:rsidR="002948BD">
        <w:t>radiographic HOA</w:t>
      </w:r>
      <w:r w:rsidRPr="002F68EA">
        <w:t xml:space="preserve"> grades </w:t>
      </w:r>
      <w:r w:rsidRPr="002F68EA">
        <w:rPr>
          <w:lang w:val="en-US"/>
        </w:rPr>
        <w:t>[</w:t>
      </w:r>
      <w:r w:rsidR="002948BD">
        <w:rPr>
          <w:lang w:val="en-US"/>
        </w:rPr>
        <w:t>radiographic HOA</w:t>
      </w:r>
      <w:r w:rsidR="00C3398C" w:rsidRPr="002F68EA">
        <w:rPr>
          <w:lang w:val="en-US"/>
        </w:rPr>
        <w:t xml:space="preserve"> </w:t>
      </w:r>
      <w:r w:rsidRPr="002F68EA">
        <w:rPr>
          <w:lang w:val="en-US"/>
        </w:rPr>
        <w:t>grade</w:t>
      </w:r>
      <w:r w:rsidR="00C3398C" w:rsidRPr="002F68EA">
        <w:rPr>
          <w:lang w:val="en-US"/>
        </w:rPr>
        <w:t>s</w:t>
      </w:r>
      <w:r w:rsidRPr="002F68EA">
        <w:rPr>
          <w:lang w:val="en-US"/>
        </w:rPr>
        <w:t xml:space="preserve"> ≥2: OR 1.</w:t>
      </w:r>
      <w:r w:rsidR="009D51C8" w:rsidRPr="002F68EA">
        <w:rPr>
          <w:lang w:val="en-US"/>
        </w:rPr>
        <w:t>28</w:t>
      </w:r>
      <w:r w:rsidRPr="002F68EA">
        <w:rPr>
          <w:lang w:val="en-US"/>
        </w:rPr>
        <w:t xml:space="preserve"> (95% CI 1.</w:t>
      </w:r>
      <w:r w:rsidR="009D51C8" w:rsidRPr="002F68EA">
        <w:rPr>
          <w:lang w:val="en-US"/>
        </w:rPr>
        <w:t>19</w:t>
      </w:r>
      <w:r w:rsidRPr="002F68EA">
        <w:rPr>
          <w:lang w:val="en-US"/>
        </w:rPr>
        <w:t>-1.</w:t>
      </w:r>
      <w:r w:rsidR="009D51C8" w:rsidRPr="002F68EA">
        <w:rPr>
          <w:lang w:val="en-US"/>
        </w:rPr>
        <w:t>37</w:t>
      </w:r>
      <w:r w:rsidRPr="002F68EA">
        <w:rPr>
          <w:lang w:val="en-US"/>
        </w:rPr>
        <w:t>), grade</w:t>
      </w:r>
      <w:r w:rsidR="00C3398C" w:rsidRPr="002F68EA">
        <w:rPr>
          <w:lang w:val="en-US"/>
        </w:rPr>
        <w:t>s</w:t>
      </w:r>
      <w:r w:rsidRPr="002F68EA">
        <w:rPr>
          <w:lang w:val="en-US"/>
        </w:rPr>
        <w:t xml:space="preserve"> ≥3: 1.</w:t>
      </w:r>
      <w:r w:rsidR="009D51C8" w:rsidRPr="002F68EA">
        <w:rPr>
          <w:lang w:val="en-US"/>
        </w:rPr>
        <w:t>64</w:t>
      </w:r>
      <w:r w:rsidRPr="002F68EA">
        <w:rPr>
          <w:lang w:val="en-US"/>
        </w:rPr>
        <w:t xml:space="preserve"> (1.</w:t>
      </w:r>
      <w:r w:rsidR="009D51C8" w:rsidRPr="002F68EA">
        <w:rPr>
          <w:lang w:val="en-US"/>
        </w:rPr>
        <w:t>42</w:t>
      </w:r>
      <w:r w:rsidRPr="002F68EA">
        <w:rPr>
          <w:lang w:val="en-US"/>
        </w:rPr>
        <w:t>-1.</w:t>
      </w:r>
      <w:r w:rsidR="009D51C8" w:rsidRPr="002F68EA">
        <w:rPr>
          <w:lang w:val="en-US"/>
        </w:rPr>
        <w:t>88</w:t>
      </w:r>
      <w:r w:rsidRPr="002F68EA">
        <w:rPr>
          <w:lang w:val="en-US"/>
        </w:rPr>
        <w:t>) and grade 4: 1.</w:t>
      </w:r>
      <w:r w:rsidR="009D51C8" w:rsidRPr="002F68EA">
        <w:rPr>
          <w:lang w:val="en-US"/>
        </w:rPr>
        <w:t>66</w:t>
      </w:r>
      <w:r w:rsidRPr="002F68EA">
        <w:rPr>
          <w:lang w:val="en-US"/>
        </w:rPr>
        <w:t xml:space="preserve"> (1.</w:t>
      </w:r>
      <w:r w:rsidR="009D51C8" w:rsidRPr="002F68EA">
        <w:rPr>
          <w:lang w:val="en-US"/>
        </w:rPr>
        <w:t>24</w:t>
      </w:r>
      <w:r w:rsidRPr="002F68EA">
        <w:rPr>
          <w:lang w:val="en-US"/>
        </w:rPr>
        <w:t>-</w:t>
      </w:r>
      <w:r w:rsidR="000F47F7" w:rsidRPr="002F68EA">
        <w:rPr>
          <w:lang w:val="en-US"/>
        </w:rPr>
        <w:t>2.21</w:t>
      </w:r>
      <w:r w:rsidRPr="002F68EA">
        <w:rPr>
          <w:lang w:val="en-US"/>
        </w:rPr>
        <w:t xml:space="preserve">)]. </w:t>
      </w:r>
      <w:r w:rsidR="00A572D2" w:rsidRPr="008F2480">
        <w:rPr>
          <w:lang w:val="en-US"/>
        </w:rPr>
        <w:t>These findings were consistent with unadjusted (model 1</w:t>
      </w:r>
      <w:proofErr w:type="gramStart"/>
      <w:r w:rsidR="00A572D2" w:rsidRPr="008F2480">
        <w:rPr>
          <w:lang w:val="en-US"/>
        </w:rPr>
        <w:t>)</w:t>
      </w:r>
      <w:proofErr w:type="gramEnd"/>
      <w:r w:rsidR="00A572D2" w:rsidRPr="008F2480">
        <w:rPr>
          <w:lang w:val="en-US"/>
        </w:rPr>
        <w:t xml:space="preserve"> </w:t>
      </w:r>
      <w:r w:rsidR="00153279" w:rsidRPr="00153279">
        <w:rPr>
          <w:lang w:val="en-US"/>
        </w:rPr>
        <w:t xml:space="preserve">and age and sex adjusted </w:t>
      </w:r>
      <w:r w:rsidR="00A572D2" w:rsidRPr="008F2480">
        <w:rPr>
          <w:lang w:val="en-US"/>
        </w:rPr>
        <w:t xml:space="preserve">(model 2) analyses (Supplementary Table </w:t>
      </w:r>
      <w:r w:rsidR="00EC4EB6">
        <w:rPr>
          <w:lang w:val="en-US"/>
        </w:rPr>
        <w:t>3</w:t>
      </w:r>
      <w:r w:rsidR="00A572D2" w:rsidRPr="008F2480">
        <w:rPr>
          <w:lang w:val="en-US"/>
        </w:rPr>
        <w:t>).</w:t>
      </w:r>
      <w:r w:rsidR="00A572D2">
        <w:rPr>
          <w:lang w:val="en-US"/>
        </w:rPr>
        <w:t xml:space="preserve"> </w:t>
      </w:r>
      <w:r w:rsidR="007D0BCE" w:rsidRPr="002F68EA">
        <w:rPr>
          <w:lang w:val="en-US"/>
        </w:rPr>
        <w:t xml:space="preserve">On complete adjustment (model 4) there was some attenuation of </w:t>
      </w:r>
      <w:r w:rsidR="00866161" w:rsidRPr="002F68EA">
        <w:rPr>
          <w:lang w:val="en-US"/>
        </w:rPr>
        <w:t>effect</w:t>
      </w:r>
      <w:r w:rsidR="007D0BCE" w:rsidRPr="002F68EA">
        <w:rPr>
          <w:lang w:val="en-US"/>
        </w:rPr>
        <w:t xml:space="preserve"> between HAL and each </w:t>
      </w:r>
      <w:r w:rsidR="002948BD">
        <w:rPr>
          <w:lang w:val="en-US"/>
        </w:rPr>
        <w:t>radiographic HOA</w:t>
      </w:r>
      <w:r w:rsidR="007D0BCE" w:rsidRPr="002F68EA">
        <w:rPr>
          <w:lang w:val="en-US"/>
        </w:rPr>
        <w:t xml:space="preserve"> grade [</w:t>
      </w:r>
      <w:r w:rsidR="002948BD">
        <w:rPr>
          <w:lang w:val="en-US"/>
        </w:rPr>
        <w:t>radiographic HOA</w:t>
      </w:r>
      <w:r w:rsidR="007D0BCE" w:rsidRPr="002F68EA">
        <w:rPr>
          <w:lang w:val="en-US"/>
        </w:rPr>
        <w:t xml:space="preserve"> grades ≥2: OR 1.25 (95% CI 1.15-1.36), grades ≥3: 1.39 (1.18-1.63) and grade 4: 1.28 (0.93-1.78)]</w:t>
      </w:r>
      <w:r w:rsidR="00866161" w:rsidRPr="002F68EA">
        <w:rPr>
          <w:lang w:val="en-US"/>
        </w:rPr>
        <w:t xml:space="preserve"> (Figure </w:t>
      </w:r>
      <w:r w:rsidR="009C46DF">
        <w:rPr>
          <w:lang w:val="en-US"/>
        </w:rPr>
        <w:t>4</w:t>
      </w:r>
      <w:r w:rsidR="00866161" w:rsidRPr="002F68EA">
        <w:rPr>
          <w:lang w:val="en-US"/>
        </w:rPr>
        <w:t xml:space="preserve">, Table </w:t>
      </w:r>
      <w:r w:rsidR="00866161" w:rsidRPr="002F68EA">
        <w:rPr>
          <w:lang w:val="en-US"/>
        </w:rPr>
        <w:lastRenderedPageBreak/>
        <w:t>3)</w:t>
      </w:r>
      <w:r w:rsidR="007D0BCE" w:rsidRPr="002F68EA">
        <w:rPr>
          <w:lang w:val="en-US"/>
        </w:rPr>
        <w:t>.</w:t>
      </w:r>
      <w:r w:rsidR="009C711A">
        <w:rPr>
          <w:lang w:val="en-US"/>
        </w:rPr>
        <w:t xml:space="preserve"> </w:t>
      </w:r>
      <w:r w:rsidRPr="004A2BB4">
        <w:rPr>
          <w:lang w:val="en-US"/>
        </w:rPr>
        <w:t xml:space="preserve">Sex stratified analyses showed </w:t>
      </w:r>
      <w:r w:rsidR="00675EF1">
        <w:rPr>
          <w:lang w:val="en-US"/>
        </w:rPr>
        <w:t xml:space="preserve">stronger associations in females compared with males especially </w:t>
      </w:r>
      <w:r w:rsidR="00C71B70">
        <w:rPr>
          <w:lang w:val="en-US"/>
        </w:rPr>
        <w:t xml:space="preserve">for the higher </w:t>
      </w:r>
      <w:r w:rsidR="002948BD">
        <w:rPr>
          <w:lang w:val="en-US"/>
        </w:rPr>
        <w:t>radiographic HOA</w:t>
      </w:r>
      <w:r w:rsidR="00C71B70">
        <w:rPr>
          <w:lang w:val="en-US"/>
        </w:rPr>
        <w:t xml:space="preserve"> grades [</w:t>
      </w:r>
      <w:r w:rsidR="00410639">
        <w:rPr>
          <w:lang w:val="en-US"/>
        </w:rPr>
        <w:t>m</w:t>
      </w:r>
      <w:r w:rsidR="00DD65B6">
        <w:rPr>
          <w:lang w:val="en-US"/>
        </w:rPr>
        <w:t>odel 4</w:t>
      </w:r>
      <w:r w:rsidR="00410639">
        <w:rPr>
          <w:lang w:val="en-US"/>
        </w:rPr>
        <w:t>:</w:t>
      </w:r>
      <w:r w:rsidR="00DD65B6">
        <w:rPr>
          <w:lang w:val="en-US"/>
        </w:rPr>
        <w:t xml:space="preserve"> </w:t>
      </w:r>
      <w:r w:rsidR="00F97BC4">
        <w:rPr>
          <w:lang w:val="en-US"/>
        </w:rPr>
        <w:t>f</w:t>
      </w:r>
      <w:r w:rsidR="00C71B70">
        <w:rPr>
          <w:lang w:val="en-US"/>
        </w:rPr>
        <w:t>emale</w:t>
      </w:r>
      <w:r w:rsidR="00DD65B6">
        <w:rPr>
          <w:lang w:val="en-US"/>
        </w:rPr>
        <w:t>/</w:t>
      </w:r>
      <w:r w:rsidR="00F97BC4">
        <w:rPr>
          <w:lang w:val="en-US"/>
        </w:rPr>
        <w:t>m</w:t>
      </w:r>
      <w:r w:rsidR="00DD65B6">
        <w:rPr>
          <w:lang w:val="en-US"/>
        </w:rPr>
        <w:t>ale</w:t>
      </w:r>
      <w:r w:rsidR="00C71B70">
        <w:rPr>
          <w:lang w:val="en-US"/>
        </w:rPr>
        <w:t xml:space="preserve"> </w:t>
      </w:r>
      <w:r w:rsidR="002948BD">
        <w:rPr>
          <w:lang w:val="en-US"/>
        </w:rPr>
        <w:t>radiographic HOA</w:t>
      </w:r>
      <w:r w:rsidR="00C71B70">
        <w:rPr>
          <w:lang w:val="en-US"/>
        </w:rPr>
        <w:t xml:space="preserve"> grade 4</w:t>
      </w:r>
      <w:r w:rsidR="00DD65B6">
        <w:rPr>
          <w:lang w:val="en-US"/>
        </w:rPr>
        <w:t xml:space="preserve"> OR </w:t>
      </w:r>
      <w:r w:rsidR="001929FF">
        <w:rPr>
          <w:lang w:val="en-US"/>
        </w:rPr>
        <w:t xml:space="preserve">2.05 </w:t>
      </w:r>
      <w:r w:rsidR="00DD65B6">
        <w:rPr>
          <w:lang w:val="en-US"/>
        </w:rPr>
        <w:t>(</w:t>
      </w:r>
      <w:r w:rsidR="00A60901">
        <w:rPr>
          <w:lang w:val="en-US"/>
        </w:rPr>
        <w:t xml:space="preserve">95% CI </w:t>
      </w:r>
      <w:r w:rsidR="001929FF">
        <w:rPr>
          <w:lang w:val="en-US"/>
        </w:rPr>
        <w:t>1.08-3.89</w:t>
      </w:r>
      <w:r w:rsidR="00DD65B6">
        <w:rPr>
          <w:lang w:val="en-US"/>
        </w:rPr>
        <w:t>) /</w:t>
      </w:r>
      <w:r w:rsidR="001929FF">
        <w:rPr>
          <w:lang w:val="en-US"/>
        </w:rPr>
        <w:t xml:space="preserve"> 1.08</w:t>
      </w:r>
      <w:r w:rsidR="00DD65B6">
        <w:rPr>
          <w:lang w:val="en-US"/>
        </w:rPr>
        <w:t xml:space="preserve"> (</w:t>
      </w:r>
      <w:r w:rsidR="001929FF">
        <w:rPr>
          <w:lang w:val="en-US"/>
        </w:rPr>
        <w:t>0.74-1.57</w:t>
      </w:r>
      <w:r w:rsidR="00DD65B6">
        <w:rPr>
          <w:lang w:val="en-US"/>
        </w:rPr>
        <w:t>)]</w:t>
      </w:r>
      <w:r w:rsidR="0048185B">
        <w:rPr>
          <w:lang w:val="en-US"/>
        </w:rPr>
        <w:t xml:space="preserve"> </w:t>
      </w:r>
      <w:r w:rsidRPr="004A2BB4">
        <w:rPr>
          <w:lang w:val="en-US"/>
        </w:rPr>
        <w:t>(</w:t>
      </w:r>
      <w:r w:rsidR="00AC09B3">
        <w:rPr>
          <w:lang w:val="en-US"/>
        </w:rPr>
        <w:t>Supplementary Figure</w:t>
      </w:r>
      <w:r w:rsidR="00D57DC1">
        <w:rPr>
          <w:lang w:val="en-US"/>
        </w:rPr>
        <w:t xml:space="preserve"> 2</w:t>
      </w:r>
      <w:r w:rsidR="00AC09B3">
        <w:rPr>
          <w:lang w:val="en-US"/>
        </w:rPr>
        <w:t xml:space="preserve">, </w:t>
      </w:r>
      <w:r w:rsidR="000C18DE">
        <w:rPr>
          <w:lang w:val="en-US"/>
        </w:rPr>
        <w:t>Supplementary</w:t>
      </w:r>
      <w:r w:rsidR="000C18DE" w:rsidRPr="004A2BB4">
        <w:rPr>
          <w:lang w:val="en-US"/>
        </w:rPr>
        <w:t xml:space="preserve"> </w:t>
      </w:r>
      <w:r w:rsidRPr="004A2BB4">
        <w:rPr>
          <w:lang w:val="en-US"/>
        </w:rPr>
        <w:t xml:space="preserve">Tables </w:t>
      </w:r>
      <w:r w:rsidR="00EC4EB6">
        <w:rPr>
          <w:lang w:val="en-US"/>
        </w:rPr>
        <w:t>4</w:t>
      </w:r>
      <w:r w:rsidRPr="004A2BB4">
        <w:rPr>
          <w:lang w:val="en-US"/>
        </w:rPr>
        <w:t xml:space="preserve"> and </w:t>
      </w:r>
      <w:r w:rsidR="00EC4EB6">
        <w:rPr>
          <w:lang w:val="en-US"/>
        </w:rPr>
        <w:t>5</w:t>
      </w:r>
      <w:r w:rsidRPr="004A2BB4">
        <w:rPr>
          <w:lang w:val="en-US"/>
        </w:rPr>
        <w:t xml:space="preserve">). </w:t>
      </w:r>
    </w:p>
    <w:p w14:paraId="538B0DA0" w14:textId="77777777" w:rsidR="00F64C1B" w:rsidRDefault="00F64C1B" w:rsidP="004A2BB4">
      <w:pPr>
        <w:rPr>
          <w:lang w:val="en-US"/>
        </w:rPr>
      </w:pPr>
    </w:p>
    <w:p w14:paraId="415C8104" w14:textId="06A0AC0F" w:rsidR="004A2BB4" w:rsidRPr="00B66F62" w:rsidRDefault="00FF3D3C" w:rsidP="004A2BB4">
      <w:pPr>
        <w:rPr>
          <w:lang w:val="en-US"/>
        </w:rPr>
      </w:pPr>
      <w:r w:rsidRPr="002F68EA">
        <w:rPr>
          <w:lang w:val="en-US"/>
        </w:rPr>
        <w:t xml:space="preserve">In partially adjusted (model 3) </w:t>
      </w:r>
      <w:r w:rsidR="00A572D2">
        <w:rPr>
          <w:lang w:val="en-US"/>
        </w:rPr>
        <w:t>sex combined</w:t>
      </w:r>
      <w:r w:rsidRPr="002F68EA">
        <w:rPr>
          <w:lang w:val="en-US"/>
        </w:rPr>
        <w:t xml:space="preserve"> analyses there was some evidence of an association between HAL and HESOA and THR </w:t>
      </w:r>
      <w:r w:rsidR="00980433" w:rsidRPr="002F68EA">
        <w:rPr>
          <w:lang w:val="en-US"/>
        </w:rPr>
        <w:t>[HESOA: OR 1.29 (</w:t>
      </w:r>
      <w:r w:rsidR="00A60901">
        <w:rPr>
          <w:lang w:val="en-US"/>
        </w:rPr>
        <w:t xml:space="preserve">95% CI </w:t>
      </w:r>
      <w:r w:rsidR="00980433" w:rsidRPr="002F68EA">
        <w:rPr>
          <w:lang w:val="en-US"/>
        </w:rPr>
        <w:t>1.09-1.53), THR: HR 1.49 (</w:t>
      </w:r>
      <w:r w:rsidR="00A60901">
        <w:rPr>
          <w:lang w:val="en-US"/>
        </w:rPr>
        <w:t xml:space="preserve">95% CI </w:t>
      </w:r>
      <w:r w:rsidR="00980433" w:rsidRPr="002F68EA">
        <w:rPr>
          <w:lang w:val="en-US"/>
        </w:rPr>
        <w:t>1.18-1.89)]</w:t>
      </w:r>
      <w:r w:rsidR="00FE30FD" w:rsidRPr="002F68EA">
        <w:rPr>
          <w:lang w:val="en-US"/>
        </w:rPr>
        <w:t xml:space="preserve">. </w:t>
      </w:r>
      <w:r w:rsidR="003F3C57" w:rsidRPr="002F68EA">
        <w:rPr>
          <w:lang w:val="en-US"/>
        </w:rPr>
        <w:t>After</w:t>
      </w:r>
      <w:r w:rsidR="003F3C57">
        <w:rPr>
          <w:lang w:val="en-US"/>
        </w:rPr>
        <w:t xml:space="preserve"> adjusting for other </w:t>
      </w:r>
      <w:r w:rsidR="00D96C4B">
        <w:rPr>
          <w:lang w:val="en-US"/>
        </w:rPr>
        <w:t>geometric parameter</w:t>
      </w:r>
      <w:r w:rsidR="003F3C57">
        <w:rPr>
          <w:lang w:val="en-US"/>
        </w:rPr>
        <w:t>s</w:t>
      </w:r>
      <w:r w:rsidR="002F79D8">
        <w:rPr>
          <w:lang w:val="en-US"/>
        </w:rPr>
        <w:t xml:space="preserve"> (model 4)</w:t>
      </w:r>
      <w:r w:rsidR="004A2BB4" w:rsidRPr="004A2BB4">
        <w:rPr>
          <w:lang w:val="en-US"/>
        </w:rPr>
        <w:t xml:space="preserve"> these effect sizes were </w:t>
      </w:r>
      <w:r w:rsidR="00680810">
        <w:rPr>
          <w:lang w:val="en-US"/>
        </w:rPr>
        <w:t xml:space="preserve">fully </w:t>
      </w:r>
      <w:r w:rsidR="004A2BB4" w:rsidRPr="004A2BB4">
        <w:rPr>
          <w:lang w:val="en-US"/>
        </w:rPr>
        <w:t>attenuated [</w:t>
      </w:r>
      <w:r w:rsidR="004A2BB4" w:rsidRPr="008F5444">
        <w:rPr>
          <w:lang w:val="en-US"/>
        </w:rPr>
        <w:t>HESOA: OR 1.06 (</w:t>
      </w:r>
      <w:r w:rsidR="00A60901">
        <w:rPr>
          <w:lang w:val="en-US"/>
        </w:rPr>
        <w:t xml:space="preserve">95% CI </w:t>
      </w:r>
      <w:r w:rsidR="004A2BB4" w:rsidRPr="00F91CB9">
        <w:rPr>
          <w:lang w:val="en-US"/>
        </w:rPr>
        <w:t>0.88-1.29), THR:</w:t>
      </w:r>
      <w:r w:rsidR="00EF04A8" w:rsidRPr="00E1632A">
        <w:rPr>
          <w:lang w:val="en-US"/>
        </w:rPr>
        <w:t xml:space="preserve"> HR</w:t>
      </w:r>
      <w:r w:rsidR="004A2BB4" w:rsidRPr="008F5444">
        <w:rPr>
          <w:lang w:val="en-US"/>
        </w:rPr>
        <w:t xml:space="preserve"> 1.23 (</w:t>
      </w:r>
      <w:r w:rsidR="00A60901">
        <w:rPr>
          <w:lang w:val="en-US"/>
        </w:rPr>
        <w:t xml:space="preserve">95% CI </w:t>
      </w:r>
      <w:r w:rsidR="004A2BB4" w:rsidRPr="008F5444">
        <w:rPr>
          <w:lang w:val="en-US"/>
        </w:rPr>
        <w:t>0.94-1.61)]</w:t>
      </w:r>
      <w:r w:rsidR="00FE30FD">
        <w:rPr>
          <w:lang w:val="en-US"/>
        </w:rPr>
        <w:t xml:space="preserve">. (Figure 4, Table 3). </w:t>
      </w:r>
      <w:r w:rsidR="004A2BB4" w:rsidRPr="008F5444">
        <w:rPr>
          <w:lang w:val="en-US"/>
        </w:rPr>
        <w:t>Associations between HAL and HESOA and THR wer</w:t>
      </w:r>
      <w:r w:rsidR="004A2BB4" w:rsidRPr="004A2BB4">
        <w:rPr>
          <w:lang w:val="en-US"/>
        </w:rPr>
        <w:t xml:space="preserve">e broadly similar </w:t>
      </w:r>
      <w:r w:rsidR="00477A03">
        <w:rPr>
          <w:lang w:val="en-US"/>
        </w:rPr>
        <w:t>in the sex-stratified analyses</w:t>
      </w:r>
      <w:r w:rsidR="004A2BB4" w:rsidRPr="004A2BB4">
        <w:rPr>
          <w:lang w:val="en-US"/>
        </w:rPr>
        <w:t xml:space="preserve"> (</w:t>
      </w:r>
      <w:r w:rsidR="00AC09B3">
        <w:rPr>
          <w:lang w:val="en-US"/>
        </w:rPr>
        <w:t xml:space="preserve">Supplementary Figures </w:t>
      </w:r>
      <w:r w:rsidR="00D57DC1">
        <w:rPr>
          <w:lang w:val="en-US"/>
        </w:rPr>
        <w:t xml:space="preserve">3 </w:t>
      </w:r>
      <w:r w:rsidR="00AC09B3">
        <w:rPr>
          <w:lang w:val="en-US"/>
        </w:rPr>
        <w:t xml:space="preserve">and </w:t>
      </w:r>
      <w:r w:rsidR="00D57DC1">
        <w:rPr>
          <w:lang w:val="en-US"/>
        </w:rPr>
        <w:t>4</w:t>
      </w:r>
      <w:r w:rsidR="00AC09B3">
        <w:rPr>
          <w:lang w:val="en-US"/>
        </w:rPr>
        <w:t xml:space="preserve">, </w:t>
      </w:r>
      <w:r w:rsidR="00605188">
        <w:rPr>
          <w:lang w:val="en-US"/>
        </w:rPr>
        <w:t>Supplementary</w:t>
      </w:r>
      <w:r w:rsidR="00605188" w:rsidRPr="004A2BB4">
        <w:rPr>
          <w:lang w:val="en-US"/>
        </w:rPr>
        <w:t xml:space="preserve"> </w:t>
      </w:r>
      <w:r w:rsidR="004A2BB4" w:rsidRPr="004A2BB4">
        <w:rPr>
          <w:lang w:val="en-US"/>
        </w:rPr>
        <w:t>Table</w:t>
      </w:r>
      <w:r w:rsidR="00745AD4">
        <w:rPr>
          <w:lang w:val="en-US"/>
        </w:rPr>
        <w:t xml:space="preserve">s </w:t>
      </w:r>
      <w:r w:rsidR="00EC4EB6">
        <w:rPr>
          <w:lang w:val="en-US"/>
        </w:rPr>
        <w:t>4</w:t>
      </w:r>
      <w:r w:rsidR="00745AD4">
        <w:rPr>
          <w:lang w:val="en-US"/>
        </w:rPr>
        <w:t xml:space="preserve"> and </w:t>
      </w:r>
      <w:r w:rsidR="00EC4EB6">
        <w:rPr>
          <w:lang w:val="en-US"/>
        </w:rPr>
        <w:t>5</w:t>
      </w:r>
      <w:r w:rsidR="004A2BB4" w:rsidRPr="004A2BB4">
        <w:rPr>
          <w:lang w:val="en-US"/>
        </w:rPr>
        <w:t xml:space="preserve">). </w:t>
      </w:r>
    </w:p>
    <w:p w14:paraId="514D1042" w14:textId="77777777" w:rsidR="00623C61" w:rsidRDefault="00623C61" w:rsidP="00405B0A">
      <w:bookmarkStart w:id="6" w:name="_Toc101680769"/>
    </w:p>
    <w:p w14:paraId="14CE5F22" w14:textId="6958F9E8" w:rsidR="004A2BB4" w:rsidRPr="004A2BB4" w:rsidRDefault="004A2BB4" w:rsidP="00F91CB9">
      <w:pPr>
        <w:pStyle w:val="Heading2"/>
      </w:pPr>
      <w:r w:rsidRPr="004A2BB4">
        <w:t>Diameter of the femoral head</w:t>
      </w:r>
      <w:bookmarkEnd w:id="6"/>
      <w:r w:rsidR="000C4488">
        <w:t xml:space="preserve"> versus HOA</w:t>
      </w:r>
    </w:p>
    <w:p w14:paraId="4C244550" w14:textId="74143BF0" w:rsidR="004A2BB4" w:rsidRPr="004A2BB4" w:rsidRDefault="004A2BB4" w:rsidP="004A2BB4">
      <w:r w:rsidRPr="004A2BB4">
        <w:t xml:space="preserve">An association between </w:t>
      </w:r>
      <w:r w:rsidR="007C409A">
        <w:t xml:space="preserve">a greater </w:t>
      </w:r>
      <w:r w:rsidRPr="004A2BB4">
        <w:t xml:space="preserve">DFH and </w:t>
      </w:r>
      <w:r w:rsidR="007C409A">
        <w:t xml:space="preserve">higher </w:t>
      </w:r>
      <w:r w:rsidR="002948BD">
        <w:t>radiographic HOA</w:t>
      </w:r>
      <w:r w:rsidR="007C409A">
        <w:t xml:space="preserve"> </w:t>
      </w:r>
      <w:r w:rsidRPr="004A2BB4">
        <w:t>grade</w:t>
      </w:r>
      <w:r w:rsidR="00605188">
        <w:t>s</w:t>
      </w:r>
      <w:r w:rsidRPr="004A2BB4">
        <w:t xml:space="preserve"> was present in </w:t>
      </w:r>
      <w:r w:rsidR="00980433">
        <w:t xml:space="preserve">partially adjusted (model 3) </w:t>
      </w:r>
      <w:r w:rsidR="002D0233" w:rsidRPr="004A2BB4">
        <w:t xml:space="preserve">sex </w:t>
      </w:r>
      <w:r w:rsidRPr="004A2BB4">
        <w:t>combined analyses [</w:t>
      </w:r>
      <w:r w:rsidR="002948BD">
        <w:t>radiographic HOA</w:t>
      </w:r>
      <w:r w:rsidR="00E542C2" w:rsidRPr="004A2BB4">
        <w:t xml:space="preserve"> </w:t>
      </w:r>
      <w:r w:rsidRPr="004A2BB4">
        <w:t>grade ≥2: OR 1.</w:t>
      </w:r>
      <w:r w:rsidR="00980433">
        <w:t>08</w:t>
      </w:r>
      <w:r w:rsidRPr="004A2BB4">
        <w:t xml:space="preserve"> (95% CI 1.</w:t>
      </w:r>
      <w:r w:rsidR="00980433">
        <w:t>01</w:t>
      </w:r>
      <w:r w:rsidRPr="004A2BB4">
        <w:t>-1.</w:t>
      </w:r>
      <w:r w:rsidR="00980433">
        <w:t>16</w:t>
      </w:r>
      <w:r w:rsidRPr="004A2BB4">
        <w:t>), grade ≥3: 1.</w:t>
      </w:r>
      <w:r w:rsidR="00980433">
        <w:t>49</w:t>
      </w:r>
      <w:r w:rsidRPr="004A2BB4">
        <w:t xml:space="preserve"> (1.</w:t>
      </w:r>
      <w:r w:rsidR="00980433">
        <w:t>30</w:t>
      </w:r>
      <w:r w:rsidRPr="004A2BB4">
        <w:t>-1.</w:t>
      </w:r>
      <w:r w:rsidR="00980433">
        <w:t>71</w:t>
      </w:r>
      <w:r w:rsidRPr="004A2BB4">
        <w:t xml:space="preserve">) and grade 4 </w:t>
      </w:r>
      <w:r w:rsidR="002948BD">
        <w:t>radiographic HOA</w:t>
      </w:r>
      <w:r w:rsidRPr="004A2BB4">
        <w:t>: 1.</w:t>
      </w:r>
      <w:r w:rsidR="00980433">
        <w:t>73</w:t>
      </w:r>
      <w:r w:rsidRPr="004A2BB4">
        <w:t xml:space="preserve"> (1.</w:t>
      </w:r>
      <w:r w:rsidR="00980433">
        <w:t>30</w:t>
      </w:r>
      <w:r w:rsidRPr="004A2BB4">
        <w:t>-2.</w:t>
      </w:r>
      <w:r w:rsidR="00980433">
        <w:t>30</w:t>
      </w:r>
      <w:r w:rsidRPr="004A2BB4">
        <w:t>)]</w:t>
      </w:r>
      <w:r w:rsidR="00FE30FD">
        <w:t>.</w:t>
      </w:r>
      <w:r w:rsidR="002F68EA">
        <w:t xml:space="preserve"> </w:t>
      </w:r>
      <w:r w:rsidR="00A572D2" w:rsidRPr="008F2480">
        <w:t xml:space="preserve">These effect sizes were </w:t>
      </w:r>
      <w:r w:rsidR="00681DBB">
        <w:t>reduced</w:t>
      </w:r>
      <w:r w:rsidR="00A572D2" w:rsidRPr="008F2480">
        <w:t xml:space="preserve"> compared with</w:t>
      </w:r>
      <w:r w:rsidR="00DC6002">
        <w:t xml:space="preserve"> the</w:t>
      </w:r>
      <w:r w:rsidR="00A572D2" w:rsidRPr="008F2480">
        <w:t xml:space="preserve"> unadjusted (model 1) and </w:t>
      </w:r>
      <w:r w:rsidR="00E706D8" w:rsidRPr="008F2480">
        <w:t xml:space="preserve">age and sex </w:t>
      </w:r>
      <w:r w:rsidR="00A572D2" w:rsidRPr="008F2480">
        <w:t xml:space="preserve">adjusted (model 2) analyses (Supplementary Table </w:t>
      </w:r>
      <w:r w:rsidR="00EC4EB6">
        <w:t>3</w:t>
      </w:r>
      <w:r w:rsidR="00A572D2" w:rsidRPr="008F2480">
        <w:t>).</w:t>
      </w:r>
      <w:r w:rsidR="00A572D2">
        <w:t xml:space="preserve"> </w:t>
      </w:r>
      <w:r w:rsidR="00EC20B6">
        <w:t xml:space="preserve">After adjusting for other </w:t>
      </w:r>
      <w:r w:rsidR="00D96C4B">
        <w:t>geometric parameter</w:t>
      </w:r>
      <w:r w:rsidR="00EC20B6">
        <w:t>s</w:t>
      </w:r>
      <w:r w:rsidR="00FE30FD">
        <w:t>,</w:t>
      </w:r>
      <w:r w:rsidRPr="004A2BB4">
        <w:t xml:space="preserve"> the direction of effect was reversed with</w:t>
      </w:r>
      <w:r w:rsidR="00E64806">
        <w:t xml:space="preserve"> increasing</w:t>
      </w:r>
      <w:r w:rsidRPr="004A2BB4">
        <w:t xml:space="preserve"> DFH displaying a protective effect with </w:t>
      </w:r>
      <w:r w:rsidR="002948BD">
        <w:t>radiographic HOA</w:t>
      </w:r>
      <w:r w:rsidRPr="004A2BB4">
        <w:t xml:space="preserve"> </w:t>
      </w:r>
      <w:r w:rsidRPr="008F5444">
        <w:t>[</w:t>
      </w:r>
      <w:r w:rsidR="002948BD">
        <w:t>radiographic HOA</w:t>
      </w:r>
      <w:r w:rsidR="00C12BD4">
        <w:t xml:space="preserve"> </w:t>
      </w:r>
      <w:r w:rsidRPr="008F5444">
        <w:t>grade</w:t>
      </w:r>
      <w:r w:rsidR="00D14324" w:rsidRPr="00E1632A">
        <w:t>s</w:t>
      </w:r>
      <w:r w:rsidRPr="008F5444">
        <w:t xml:space="preserve"> ≥</w:t>
      </w:r>
      <w:r w:rsidRPr="00F91CB9">
        <w:t xml:space="preserve">2: </w:t>
      </w:r>
      <w:r w:rsidR="00A60901">
        <w:t xml:space="preserve">OR </w:t>
      </w:r>
      <w:r w:rsidRPr="00F91CB9">
        <w:t>0.55 (</w:t>
      </w:r>
      <w:r w:rsidR="00A60901">
        <w:t xml:space="preserve">95% CI </w:t>
      </w:r>
      <w:r w:rsidRPr="00F91CB9">
        <w:t>0.50-0.61), grade</w:t>
      </w:r>
      <w:r w:rsidR="00D14324" w:rsidRPr="00E1632A">
        <w:t>s</w:t>
      </w:r>
      <w:r w:rsidRPr="008F5444">
        <w:t xml:space="preserve"> ≥</w:t>
      </w:r>
      <w:r w:rsidRPr="00F91CB9">
        <w:t>3: 0.42 (0.35-0.51) and grade 4: 0.36 (0.24-0.54)] (</w:t>
      </w:r>
      <w:r w:rsidRPr="004A2BB4">
        <w:t>Figure</w:t>
      </w:r>
      <w:r w:rsidR="008A114A">
        <w:t xml:space="preserve"> </w:t>
      </w:r>
      <w:r w:rsidR="002F68EA">
        <w:t>5</w:t>
      </w:r>
      <w:r w:rsidR="00B47805">
        <w:t xml:space="preserve">, Table </w:t>
      </w:r>
      <w:r w:rsidR="00FE30FD">
        <w:t>3</w:t>
      </w:r>
      <w:r w:rsidRPr="004A2BB4">
        <w:t xml:space="preserve">). </w:t>
      </w:r>
      <w:r w:rsidR="00490C19">
        <w:t xml:space="preserve">Sex stratified analyses revealed </w:t>
      </w:r>
      <w:r w:rsidR="00A26699">
        <w:t>similar results in</w:t>
      </w:r>
      <w:r w:rsidRPr="004A2BB4">
        <w:t xml:space="preserve"> female</w:t>
      </w:r>
      <w:r w:rsidR="00490C19">
        <w:t>s</w:t>
      </w:r>
      <w:r w:rsidRPr="004A2BB4">
        <w:t xml:space="preserve"> </w:t>
      </w:r>
      <w:r w:rsidR="005C7A1B">
        <w:t>and</w:t>
      </w:r>
      <w:r w:rsidRPr="004A2BB4">
        <w:t xml:space="preserve"> male</w:t>
      </w:r>
      <w:r w:rsidR="00490C19">
        <w:t>s</w:t>
      </w:r>
      <w:r w:rsidR="00D14324">
        <w:t xml:space="preserve"> </w:t>
      </w:r>
      <w:r w:rsidRPr="004A2BB4">
        <w:t>(</w:t>
      </w:r>
      <w:r w:rsidR="003A22CC">
        <w:t xml:space="preserve">Supplementary Figure </w:t>
      </w:r>
      <w:r w:rsidR="00D57DC1">
        <w:t>2</w:t>
      </w:r>
      <w:r w:rsidR="003A22CC">
        <w:t xml:space="preserve">, </w:t>
      </w:r>
      <w:r w:rsidR="00D14324">
        <w:t>Supplementary</w:t>
      </w:r>
      <w:r w:rsidR="00D14324" w:rsidRPr="004A2BB4">
        <w:t xml:space="preserve"> </w:t>
      </w:r>
      <w:r w:rsidRPr="004A2BB4">
        <w:t xml:space="preserve">Tables </w:t>
      </w:r>
      <w:r w:rsidR="00EC4EB6">
        <w:t>4</w:t>
      </w:r>
      <w:r w:rsidRPr="004A2BB4">
        <w:t xml:space="preserve"> and </w:t>
      </w:r>
      <w:r w:rsidR="00EC4EB6">
        <w:t>5</w:t>
      </w:r>
      <w:r w:rsidRPr="004A2BB4">
        <w:t>)</w:t>
      </w:r>
      <w:r w:rsidR="006E3814">
        <w:t>.</w:t>
      </w:r>
    </w:p>
    <w:p w14:paraId="2683DD1D" w14:textId="77777777" w:rsidR="004A2BB4" w:rsidRPr="004A2BB4" w:rsidRDefault="004A2BB4" w:rsidP="004A2BB4"/>
    <w:p w14:paraId="0A6EBCA6" w14:textId="76B68BA0" w:rsidR="00967947" w:rsidRDefault="00635D51" w:rsidP="00874FCD">
      <w:r>
        <w:lastRenderedPageBreak/>
        <w:t>On</w:t>
      </w:r>
      <w:r w:rsidR="0001607B">
        <w:t xml:space="preserve"> partial adjustment</w:t>
      </w:r>
      <w:r>
        <w:t xml:space="preserve"> (model 3)</w:t>
      </w:r>
      <w:r w:rsidR="0001607B">
        <w:t xml:space="preserve"> there was some evidence of an association</w:t>
      </w:r>
      <w:r>
        <w:t xml:space="preserve"> of DFH</w:t>
      </w:r>
      <w:r w:rsidR="0001607B">
        <w:t xml:space="preserve"> with HESOA [</w:t>
      </w:r>
      <w:r>
        <w:t xml:space="preserve">OR </w:t>
      </w:r>
      <w:r w:rsidR="0001607B">
        <w:t>1.41 (</w:t>
      </w:r>
      <w:r>
        <w:t xml:space="preserve">95% CI </w:t>
      </w:r>
      <w:r w:rsidR="0001607B">
        <w:t>1.19-1.67)] and THR [</w:t>
      </w:r>
      <w:r>
        <w:t xml:space="preserve">OR </w:t>
      </w:r>
      <w:r w:rsidR="0001607B">
        <w:t>1.50 (</w:t>
      </w:r>
      <w:r>
        <w:t xml:space="preserve">95% CI </w:t>
      </w:r>
      <w:r w:rsidR="0001607B">
        <w:t xml:space="preserve">1.19-1.90)]. </w:t>
      </w:r>
      <w:r w:rsidR="00784B09">
        <w:t xml:space="preserve">After adjusting for other </w:t>
      </w:r>
      <w:r w:rsidR="00D96C4B">
        <w:t>geometric parameter</w:t>
      </w:r>
      <w:r w:rsidR="00784B09">
        <w:t>s</w:t>
      </w:r>
      <w:r w:rsidR="00F52EED">
        <w:t xml:space="preserve"> (model 4) </w:t>
      </w:r>
      <w:r w:rsidR="00EB5F8C">
        <w:t>these associations attenuated</w:t>
      </w:r>
      <w:r w:rsidR="004A2BB4" w:rsidRPr="004A2BB4">
        <w:t xml:space="preserve"> </w:t>
      </w:r>
      <w:r w:rsidR="00A60901">
        <w:t>[</w:t>
      </w:r>
      <w:r w:rsidR="004A2BB4" w:rsidRPr="008F5444">
        <w:t>HESOA OR 0.</w:t>
      </w:r>
      <w:r w:rsidR="0034439E" w:rsidRPr="00E1632A">
        <w:t>82</w:t>
      </w:r>
      <w:r w:rsidR="004A2BB4" w:rsidRPr="00E1632A">
        <w:t xml:space="preserve"> </w:t>
      </w:r>
      <w:r w:rsidR="00A60901">
        <w:t>(</w:t>
      </w:r>
      <w:r w:rsidR="004A2BB4" w:rsidRPr="00E1632A">
        <w:t>0.6</w:t>
      </w:r>
      <w:r w:rsidR="0034439E" w:rsidRPr="00E1632A">
        <w:t>5</w:t>
      </w:r>
      <w:r w:rsidR="004A2BB4" w:rsidRPr="00E1632A">
        <w:t>-1.0</w:t>
      </w:r>
      <w:r w:rsidR="0034439E" w:rsidRPr="00E1632A">
        <w:t>3</w:t>
      </w:r>
      <w:r w:rsidR="00A60901">
        <w:t>)]</w:t>
      </w:r>
      <w:r w:rsidR="004A2BB4" w:rsidRPr="00E1632A">
        <w:t xml:space="preserve"> and THR </w:t>
      </w:r>
      <w:r w:rsidR="00A60901">
        <w:t>[</w:t>
      </w:r>
      <w:r w:rsidR="004A2BB4" w:rsidRPr="00E1632A">
        <w:t xml:space="preserve">HR 0.75 </w:t>
      </w:r>
      <w:r w:rsidR="00A60901">
        <w:t xml:space="preserve">(95% </w:t>
      </w:r>
      <w:r w:rsidR="004A2BB4" w:rsidRPr="00E1632A">
        <w:t>CI 0.54-1.04</w:t>
      </w:r>
      <w:r w:rsidR="00A60901">
        <w:t>)]</w:t>
      </w:r>
      <w:r w:rsidR="004A2BB4" w:rsidRPr="00E1632A">
        <w:t xml:space="preserve"> (Figure</w:t>
      </w:r>
      <w:r w:rsidR="00A37EAD">
        <w:t xml:space="preserve"> </w:t>
      </w:r>
      <w:r w:rsidR="008E1540">
        <w:t>5</w:t>
      </w:r>
      <w:r w:rsidR="004A2BB4" w:rsidRPr="004A2BB4">
        <w:t xml:space="preserve">, </w:t>
      </w:r>
      <w:r w:rsidR="008A114A">
        <w:t xml:space="preserve">Table </w:t>
      </w:r>
      <w:r w:rsidR="00A37EAD">
        <w:t>3).</w:t>
      </w:r>
      <w:r w:rsidR="008A114A">
        <w:t xml:space="preserve"> </w:t>
      </w:r>
      <w:r w:rsidR="00321823">
        <w:t>S</w:t>
      </w:r>
      <w:r w:rsidR="004A2BB4" w:rsidRPr="004A2BB4">
        <w:t xml:space="preserve">ex stratified </w:t>
      </w:r>
      <w:r w:rsidR="00321823">
        <w:t>results</w:t>
      </w:r>
      <w:r w:rsidR="00321823" w:rsidRPr="004A2BB4">
        <w:t xml:space="preserve"> </w:t>
      </w:r>
      <w:r w:rsidR="004A2BB4" w:rsidRPr="004A2BB4">
        <w:t>were</w:t>
      </w:r>
      <w:r w:rsidR="00371A34">
        <w:t xml:space="preserve"> </w:t>
      </w:r>
      <w:proofErr w:type="gramStart"/>
      <w:r w:rsidR="00371A34">
        <w:t>similar</w:t>
      </w:r>
      <w:r w:rsidR="007E1F0A">
        <w:t xml:space="preserve"> </w:t>
      </w:r>
      <w:r w:rsidR="00371A34">
        <w:t>to</w:t>
      </w:r>
      <w:proofErr w:type="gramEnd"/>
      <w:r w:rsidR="00371A34">
        <w:t xml:space="preserve"> </w:t>
      </w:r>
      <w:r w:rsidR="004A2BB4" w:rsidRPr="004A2BB4">
        <w:t xml:space="preserve">combined </w:t>
      </w:r>
      <w:r w:rsidR="00321823">
        <w:t xml:space="preserve">results in terms </w:t>
      </w:r>
      <w:r w:rsidR="005B56F7">
        <w:t>of magnitude and direction of effect</w:t>
      </w:r>
      <w:r w:rsidR="004A2BB4" w:rsidRPr="004A2BB4">
        <w:t xml:space="preserve"> (</w:t>
      </w:r>
      <w:r w:rsidR="008D180C">
        <w:t>Supplementary F</w:t>
      </w:r>
      <w:r w:rsidR="004A2BB4" w:rsidRPr="004A2BB4">
        <w:t xml:space="preserve">igures </w:t>
      </w:r>
      <w:r w:rsidR="00D57DC1">
        <w:t xml:space="preserve">3 </w:t>
      </w:r>
      <w:r w:rsidR="004A2BB4" w:rsidRPr="004A2BB4">
        <w:t xml:space="preserve">and </w:t>
      </w:r>
      <w:r w:rsidR="00D57DC1">
        <w:t>4</w:t>
      </w:r>
      <w:r w:rsidR="004A2BB4" w:rsidRPr="004A2BB4">
        <w:t xml:space="preserve">, </w:t>
      </w:r>
      <w:r w:rsidR="00876CF2">
        <w:t>Supplementary</w:t>
      </w:r>
      <w:r w:rsidR="004A2BB4" w:rsidRPr="004A2BB4">
        <w:t xml:space="preserve"> Tables </w:t>
      </w:r>
      <w:r w:rsidR="00EC4EB6">
        <w:t>4</w:t>
      </w:r>
      <w:r w:rsidR="002E21AE">
        <w:t xml:space="preserve"> </w:t>
      </w:r>
      <w:r w:rsidR="008E1540">
        <w:t>and</w:t>
      </w:r>
      <w:r w:rsidR="002E21AE">
        <w:t xml:space="preserve"> </w:t>
      </w:r>
      <w:r w:rsidR="00EC4EB6">
        <w:t>5</w:t>
      </w:r>
      <w:r w:rsidR="00AF4529">
        <w:t>).</w:t>
      </w:r>
    </w:p>
    <w:p w14:paraId="5FC46E26" w14:textId="77777777" w:rsidR="00600179" w:rsidRDefault="00600179" w:rsidP="00FA08C3">
      <w:r>
        <w:br w:type="page"/>
      </w:r>
    </w:p>
    <w:p w14:paraId="538DC323" w14:textId="437093B6" w:rsidR="00205433" w:rsidRPr="00864A06" w:rsidRDefault="00205433" w:rsidP="00E1632A">
      <w:pPr>
        <w:pStyle w:val="Heading1"/>
      </w:pPr>
      <w:r w:rsidRPr="00864A06">
        <w:lastRenderedPageBreak/>
        <w:t>Discussion</w:t>
      </w:r>
      <w:r w:rsidR="00C2041E">
        <w:t>:</w:t>
      </w:r>
    </w:p>
    <w:p w14:paraId="73A32952" w14:textId="0618F1F1" w:rsidR="008762EF" w:rsidRDefault="00AF4529" w:rsidP="008762EF">
      <w:r>
        <w:t>This is the largest observational study to date (</w:t>
      </w:r>
      <w:r w:rsidR="00CA01B7">
        <w:t>N=</w:t>
      </w:r>
      <w:r>
        <w:t>40,312</w:t>
      </w:r>
      <w:r w:rsidR="002A4659">
        <w:t xml:space="preserve">) exploring the associations between </w:t>
      </w:r>
      <w:r w:rsidR="00A02445">
        <w:t xml:space="preserve">hip </w:t>
      </w:r>
      <w:r w:rsidR="00D96C4B">
        <w:t>geometric parameter</w:t>
      </w:r>
      <w:r w:rsidR="002A4659">
        <w:t>s</w:t>
      </w:r>
      <w:r w:rsidR="0073306B">
        <w:t xml:space="preserve"> (</w:t>
      </w:r>
      <w:r w:rsidR="000520A3">
        <w:t>FNW</w:t>
      </w:r>
      <w:r w:rsidR="0073306B">
        <w:t>, DFH and HAL)</w:t>
      </w:r>
      <w:r w:rsidR="002A4659">
        <w:t xml:space="preserve"> and HOA.</w:t>
      </w:r>
      <w:r w:rsidR="00936841">
        <w:t xml:space="preserve"> A</w:t>
      </w:r>
      <w:r w:rsidR="0073306B" w:rsidRPr="0073306B">
        <w:t xml:space="preserve">s expected, the </w:t>
      </w:r>
      <w:r w:rsidR="00D96C4B">
        <w:t>geometric parameter</w:t>
      </w:r>
      <w:r w:rsidR="0073306B" w:rsidRPr="0073306B">
        <w:t>s were highly correlated with</w:t>
      </w:r>
      <w:r w:rsidR="00936841">
        <w:t xml:space="preserve"> height and each other</w:t>
      </w:r>
      <w:r w:rsidR="00EC1F6F">
        <w:t>, as well as differing between the sexes</w:t>
      </w:r>
      <w:r w:rsidR="0073306B" w:rsidRPr="0073306B">
        <w:t xml:space="preserve">. </w:t>
      </w:r>
      <w:r w:rsidR="000520A3">
        <w:t>FNW</w:t>
      </w:r>
      <w:r w:rsidR="00453FB6">
        <w:t xml:space="preserve">, HAL and DFH were all related to increased risk of </w:t>
      </w:r>
      <w:r w:rsidR="002948BD">
        <w:t>radiographic HOA</w:t>
      </w:r>
      <w:r w:rsidR="00453FB6">
        <w:t xml:space="preserve"> in age and sex adjusted analyses (model 2). </w:t>
      </w:r>
      <w:r w:rsidR="005020F4">
        <w:t xml:space="preserve">Despite strong relationships between </w:t>
      </w:r>
      <w:r w:rsidR="006B02DF">
        <w:t>geometric parameter</w:t>
      </w:r>
      <w:r w:rsidR="005020F4">
        <w:t xml:space="preserve">s and height and weight, relationships between </w:t>
      </w:r>
      <w:r w:rsidR="006B02DF">
        <w:t>geometric parameter</w:t>
      </w:r>
      <w:r w:rsidR="005020F4">
        <w:t xml:space="preserve">s and HOA showed little attenuation once adjusted for height and weight. Following adjustment for </w:t>
      </w:r>
      <w:r w:rsidR="006B02DF">
        <w:t>geometric parameter</w:t>
      </w:r>
      <w:r w:rsidR="005020F4">
        <w:t xml:space="preserve">s (model 4) both HAL and </w:t>
      </w:r>
      <w:r w:rsidR="000520A3">
        <w:t>FNW</w:t>
      </w:r>
      <w:r w:rsidR="005020F4">
        <w:t xml:space="preserve"> retained independent relationships with </w:t>
      </w:r>
      <w:r w:rsidR="002948BD">
        <w:t>radiographic HOA</w:t>
      </w:r>
      <w:r w:rsidR="005020F4">
        <w:t xml:space="preserve">, whereas DFH was now protective. When considering the clinical outcomes, only </w:t>
      </w:r>
      <w:r w:rsidR="000520A3">
        <w:t>FNW</w:t>
      </w:r>
      <w:r w:rsidR="005020F4">
        <w:t xml:space="preserve"> was independently related to HESOA and THR</w:t>
      </w:r>
      <w:r w:rsidR="005020F4" w:rsidRPr="001E4C02">
        <w:t xml:space="preserve">. </w:t>
      </w:r>
      <w:r w:rsidR="0078278E" w:rsidRPr="00B74C99">
        <w:t>T</w:t>
      </w:r>
      <w:r w:rsidR="00936841" w:rsidRPr="00B74C99">
        <w:t xml:space="preserve">hese analyses suggest </w:t>
      </w:r>
      <w:r w:rsidR="001E4C02" w:rsidRPr="00B74C99">
        <w:t>that a</w:t>
      </w:r>
      <w:r w:rsidR="00936841" w:rsidRPr="001E4C02">
        <w:t xml:space="preserve"> wider </w:t>
      </w:r>
      <w:r w:rsidR="000520A3" w:rsidRPr="00B74C99">
        <w:t>FNW</w:t>
      </w:r>
      <w:r w:rsidR="00936841" w:rsidRPr="00B74C99">
        <w:t>, longer HAL and smaller DFH</w:t>
      </w:r>
      <w:r w:rsidR="00752E55">
        <w:t xml:space="preserve"> were associated with higher risk of </w:t>
      </w:r>
      <w:r w:rsidR="002948BD">
        <w:t>radiographic HOA</w:t>
      </w:r>
      <w:r w:rsidR="00936841">
        <w:t xml:space="preserve">. In contrast, only a wider </w:t>
      </w:r>
      <w:r w:rsidR="000520A3">
        <w:t>FNW</w:t>
      </w:r>
      <w:r w:rsidR="00936841">
        <w:t xml:space="preserve"> appeared to be </w:t>
      </w:r>
      <w:r w:rsidR="00B640BC">
        <w:t>associated with increased risk of</w:t>
      </w:r>
      <w:r w:rsidR="00936841">
        <w:t xml:space="preserve"> HESOA and THR. </w:t>
      </w:r>
    </w:p>
    <w:p w14:paraId="7E7AA5FE" w14:textId="67CA22AC" w:rsidR="008762EF" w:rsidRDefault="008762EF" w:rsidP="00205433"/>
    <w:p w14:paraId="09346949" w14:textId="10BCF93D" w:rsidR="000D76C1" w:rsidRDefault="000520A3" w:rsidP="00205433">
      <w:r>
        <w:t>FNW</w:t>
      </w:r>
      <w:r w:rsidR="000D76C1">
        <w:t xml:space="preserve"> showed the strongest associations with </w:t>
      </w:r>
      <w:r w:rsidR="00F11B60">
        <w:t>all HOA</w:t>
      </w:r>
      <w:r w:rsidR="0068523D">
        <w:t xml:space="preserve"> outcomes</w:t>
      </w:r>
      <w:r w:rsidR="009C26C7">
        <w:t xml:space="preserve">, </w:t>
      </w:r>
      <w:r w:rsidR="001B2DF8">
        <w:t>consistent with</w:t>
      </w:r>
      <w:r w:rsidR="00F11B60">
        <w:t xml:space="preserve"> findings from previous studies</w:t>
      </w:r>
      <w:r w:rsidR="0068523D">
        <w:t xml:space="preserve"> </w:t>
      </w:r>
      <w:r w:rsidR="0068523D">
        <w:fldChar w:fldCharType="begin">
          <w:fldData xml:space="preserve">PEVuZE5vdGU+PENpdGU+PEF1dGhvcj5KYXZhaWQ8L0F1dGhvcj48WWVhcj4yMDA5PC9ZZWFyPjxS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</w:fldData>
        </w:fldChar>
      </w:r>
      <w:r w:rsidR="003F63B2">
        <w:instrText xml:space="preserve"> ADDIN EN.CITE </w:instrText>
      </w:r>
      <w:r w:rsidR="003F63B2">
        <w:fldChar w:fldCharType="begin">
          <w:fldData xml:space="preserve">PEVuZE5vdGU+PENpdGU+PEF1dGhvcj5KYXZhaWQ8L0F1dGhvcj48WWVhcj4yMDA5PC9ZZWFyPjxS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</w:fldData>
        </w:fldChar>
      </w:r>
      <w:r w:rsidR="003F63B2">
        <w:instrText xml:space="preserve"> ADDIN EN.CITE.DATA </w:instrText>
      </w:r>
      <w:r w:rsidR="003F63B2">
        <w:fldChar w:fldCharType="end"/>
      </w:r>
      <w:r w:rsidR="0068523D">
        <w:fldChar w:fldCharType="separate"/>
      </w:r>
      <w:r w:rsidR="00EE06F2">
        <w:rPr>
          <w:noProof/>
        </w:rPr>
        <w:t>(6, 7, 23)</w:t>
      </w:r>
      <w:r w:rsidR="0068523D">
        <w:fldChar w:fldCharType="end"/>
      </w:r>
      <w:r w:rsidR="00F11B60">
        <w:t>.</w:t>
      </w:r>
      <w:r w:rsidR="008A04DB">
        <w:t xml:space="preserve"> I</w:t>
      </w:r>
      <w:r w:rsidR="00CD6673">
        <w:t>n addition,</w:t>
      </w:r>
      <w:r w:rsidR="00AB3848">
        <w:t xml:space="preserve"> </w:t>
      </w:r>
      <w:r w:rsidR="00CD6673">
        <w:t>t</w:t>
      </w:r>
      <w:r w:rsidR="00AB3848">
        <w:t>hese associations were strengthen</w:t>
      </w:r>
      <w:r w:rsidR="0029033A">
        <w:t>ed</w:t>
      </w:r>
      <w:r w:rsidR="00AB3848">
        <w:t xml:space="preserve"> when adjusted for </w:t>
      </w:r>
      <w:r w:rsidR="00FE5131">
        <w:t>body size</w:t>
      </w:r>
      <w:r w:rsidR="00C1661B">
        <w:t xml:space="preserve"> (</w:t>
      </w:r>
      <w:r w:rsidR="00731CB6">
        <w:t>i.e.,</w:t>
      </w:r>
      <w:r w:rsidR="00C1661B">
        <w:t xml:space="preserve"> height and weight)</w:t>
      </w:r>
      <w:r w:rsidR="00FE5131">
        <w:t xml:space="preserve"> and other </w:t>
      </w:r>
      <w:r w:rsidR="006B02DF">
        <w:t>geometric parameter</w:t>
      </w:r>
      <w:r w:rsidR="00FE5131">
        <w:t xml:space="preserve">s which suggests that </w:t>
      </w:r>
      <w:r>
        <w:t>FNW</w:t>
      </w:r>
      <w:r w:rsidR="00FE5131">
        <w:t xml:space="preserve"> is </w:t>
      </w:r>
      <w:r w:rsidR="0010435A">
        <w:t>the l</w:t>
      </w:r>
      <w:r w:rsidR="00FE5131">
        <w:t xml:space="preserve">eading </w:t>
      </w:r>
      <w:r w:rsidR="006B02DF">
        <w:t>geometric parameter</w:t>
      </w:r>
      <w:r w:rsidR="008A04DB">
        <w:t xml:space="preserve"> associated with HOA</w:t>
      </w:r>
      <w:r w:rsidR="00CD6673">
        <w:t>, something which has not been shown before</w:t>
      </w:r>
      <w:r w:rsidR="008A04DB">
        <w:t>.</w:t>
      </w:r>
      <w:r w:rsidR="00CD6673">
        <w:t xml:space="preserve"> </w:t>
      </w:r>
      <w:r w:rsidR="004868CD">
        <w:t>Previous</w:t>
      </w:r>
      <w:r w:rsidR="00A0567C">
        <w:t xml:space="preserve"> explanations for the association of </w:t>
      </w:r>
      <w:r>
        <w:t>FNW</w:t>
      </w:r>
      <w:r w:rsidR="00A0567C">
        <w:t xml:space="preserve"> with HOA have focused on the mechanism of impingement of the widened femoral neck on the acetabulum akin to </w:t>
      </w:r>
      <w:proofErr w:type="spellStart"/>
      <w:r w:rsidR="00A0567C">
        <w:t>femoro</w:t>
      </w:r>
      <w:r w:rsidR="004C6E30">
        <w:t>acetabular</w:t>
      </w:r>
      <w:proofErr w:type="spellEnd"/>
      <w:r w:rsidR="00A0567C">
        <w:t xml:space="preserve"> impingement</w:t>
      </w:r>
      <w:r w:rsidR="004C6E30">
        <w:t xml:space="preserve"> </w:t>
      </w:r>
      <w:r w:rsidR="006C0AA2">
        <w:fldChar w:fldCharType="begin">
          <w:fldData xml:space="preserve">PEVuZE5vdGU+PENpdGU+PEF1dGhvcj5BYmR1bHJhaGltPC9BdXRob3I+PFllYXI+MjAyMDwvWWVh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</w:fldData>
        </w:fldChar>
      </w:r>
      <w:r w:rsidR="003F63B2">
        <w:instrText xml:space="preserve"> ADDIN EN.CITE </w:instrText>
      </w:r>
      <w:r w:rsidR="003F63B2">
        <w:fldChar w:fldCharType="begin">
          <w:fldData xml:space="preserve">PEVuZE5vdGU+PENpdGU+PEF1dGhvcj5BYmR1bHJhaGltPC9BdXRob3I+PFllYXI+MjAyMDwvWWVh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</w:fldData>
        </w:fldChar>
      </w:r>
      <w:r w:rsidR="003F63B2">
        <w:instrText xml:space="preserve"> ADDIN EN.CITE.DATA </w:instrText>
      </w:r>
      <w:r w:rsidR="003F63B2">
        <w:fldChar w:fldCharType="end"/>
      </w:r>
      <w:r w:rsidR="006C0AA2">
        <w:fldChar w:fldCharType="separate"/>
      </w:r>
      <w:r w:rsidR="00EE06F2">
        <w:rPr>
          <w:noProof/>
        </w:rPr>
        <w:t>(23-25)</w:t>
      </w:r>
      <w:r w:rsidR="006C0AA2">
        <w:fldChar w:fldCharType="end"/>
      </w:r>
      <w:r w:rsidR="00402262">
        <w:t xml:space="preserve">. An alternative explanation </w:t>
      </w:r>
      <w:r w:rsidR="006477EA">
        <w:t xml:space="preserve">is that </w:t>
      </w:r>
      <w:r w:rsidR="005D3D59">
        <w:t>the femoral neck is widened as part of</w:t>
      </w:r>
      <w:r w:rsidR="00F415BB">
        <w:t>,</w:t>
      </w:r>
      <w:r w:rsidR="005D3D59">
        <w:t xml:space="preserve"> or in parallel</w:t>
      </w:r>
      <w:r w:rsidR="002A0B95">
        <w:t xml:space="preserve"> to</w:t>
      </w:r>
      <w:r w:rsidR="005D3D59">
        <w:t xml:space="preserve"> </w:t>
      </w:r>
      <w:r w:rsidR="000A6C1E">
        <w:t>the onset of HOA</w:t>
      </w:r>
      <w:r w:rsidR="002A0B95">
        <w:t xml:space="preserve"> rather than the </w:t>
      </w:r>
      <w:r w:rsidR="000E29F5">
        <w:t>widened femoral neck causing HOA</w:t>
      </w:r>
      <w:r w:rsidR="000A6C1E">
        <w:t xml:space="preserve">. Recent evidence from </w:t>
      </w:r>
      <w:r w:rsidR="008744F1">
        <w:t xml:space="preserve">studies using </w:t>
      </w:r>
      <w:r w:rsidR="000A3BF3">
        <w:t>SSM</w:t>
      </w:r>
      <w:r w:rsidR="00BD4255">
        <w:t xml:space="preserve"> </w:t>
      </w:r>
      <w:r w:rsidR="000A3BF3">
        <w:t xml:space="preserve">suggests </w:t>
      </w:r>
      <w:r w:rsidR="000448D1">
        <w:t xml:space="preserve">a </w:t>
      </w:r>
      <w:r w:rsidR="0078278E">
        <w:t xml:space="preserve">wider </w:t>
      </w:r>
      <w:r w:rsidR="000448D1">
        <w:t xml:space="preserve">femoral neck is associated with more severe HOA and </w:t>
      </w:r>
      <w:r w:rsidR="008F72EB">
        <w:t>separately</w:t>
      </w:r>
      <w:r w:rsidR="00B00553">
        <w:t xml:space="preserve"> a genetic study suggested that a genetic </w:t>
      </w:r>
      <w:r w:rsidR="00B00553">
        <w:lastRenderedPageBreak/>
        <w:t xml:space="preserve">predisposition to HOA led to </w:t>
      </w:r>
      <w:r w:rsidR="00C26E61">
        <w:t xml:space="preserve">cam-like </w:t>
      </w:r>
      <w:r w:rsidR="00B00553">
        <w:t xml:space="preserve">changes </w:t>
      </w:r>
      <w:r w:rsidR="00C26E61">
        <w:t xml:space="preserve">at the </w:t>
      </w:r>
      <w:r w:rsidR="00B00553">
        <w:t xml:space="preserve">femoral head </w:t>
      </w:r>
      <w:r w:rsidR="008E4742">
        <w:fldChar w:fldCharType="begin">
          <w:fldData xml:space="preserve">PEVuZE5vdGU+PENpdGU+PEF1dGhvcj5GcnlzejwvQXV0aG9yPjxZZWFyPjIwMjI8L1llYXI+PFJl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</w:fldData>
        </w:fldChar>
      </w:r>
      <w:r w:rsidR="003F63B2">
        <w:instrText xml:space="preserve"> ADDIN EN.CITE </w:instrText>
      </w:r>
      <w:r w:rsidR="003F63B2">
        <w:fldChar w:fldCharType="begin">
          <w:fldData xml:space="preserve">PEVuZE5vdGU+PENpdGU+PEF1dGhvcj5GcnlzejwvQXV0aG9yPjxZZWFyPjIwMjI8L1llYXI+PFJl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</w:fldData>
        </w:fldChar>
      </w:r>
      <w:r w:rsidR="003F63B2">
        <w:instrText xml:space="preserve"> ADDIN EN.CITE.DATA </w:instrText>
      </w:r>
      <w:r w:rsidR="003F63B2">
        <w:fldChar w:fldCharType="end"/>
      </w:r>
      <w:r w:rsidR="008E4742">
        <w:fldChar w:fldCharType="separate"/>
      </w:r>
      <w:r w:rsidR="00EE06F2">
        <w:rPr>
          <w:noProof/>
        </w:rPr>
        <w:t>(11, 26, 27)</w:t>
      </w:r>
      <w:r w:rsidR="008E4742">
        <w:fldChar w:fldCharType="end"/>
      </w:r>
      <w:r w:rsidR="00B00553">
        <w:t>.</w:t>
      </w:r>
      <w:r w:rsidR="00D00CE7">
        <w:t xml:space="preserve"> Both</w:t>
      </w:r>
      <w:r w:rsidR="00153087">
        <w:t xml:space="preserve"> these</w:t>
      </w:r>
      <w:r w:rsidR="00D00CE7">
        <w:t xml:space="preserve"> studies </w:t>
      </w:r>
      <w:r w:rsidR="0010435A">
        <w:t>suggest</w:t>
      </w:r>
      <w:r w:rsidR="00D00CE7">
        <w:t xml:space="preserve"> that hip shape </w:t>
      </w:r>
      <w:r w:rsidR="00153087">
        <w:t>is</w:t>
      </w:r>
      <w:r w:rsidR="001545F4">
        <w:t xml:space="preserve"> associated with but</w:t>
      </w:r>
      <w:r w:rsidR="00153087">
        <w:t xml:space="preserve"> might</w:t>
      </w:r>
      <w:r w:rsidR="001545F4">
        <w:t xml:space="preserve"> not</w:t>
      </w:r>
      <w:r w:rsidR="00153087">
        <w:t xml:space="preserve"> be a</w:t>
      </w:r>
      <w:r w:rsidR="001545F4">
        <w:t xml:space="preserve"> cause</w:t>
      </w:r>
      <w:r w:rsidR="00153087">
        <w:t xml:space="preserve"> of</w:t>
      </w:r>
      <w:r w:rsidR="001545F4">
        <w:t xml:space="preserve"> HOA</w:t>
      </w:r>
      <w:r w:rsidR="00AC5BC2">
        <w:t xml:space="preserve"> which has treatment implications</w:t>
      </w:r>
      <w:r w:rsidR="001545F4">
        <w:t>.</w:t>
      </w:r>
      <w:r w:rsidR="00F11B60">
        <w:t xml:space="preserve"> </w:t>
      </w:r>
    </w:p>
    <w:p w14:paraId="7B649198" w14:textId="0447AE8E" w:rsidR="000D76C1" w:rsidRDefault="000D76C1" w:rsidP="00205433"/>
    <w:p w14:paraId="188FA680" w14:textId="1049C9B9" w:rsidR="00FB1C3E" w:rsidRDefault="00FE4EE1" w:rsidP="00205433">
      <w:r>
        <w:t>DFH showed positive associations with HOA when considered in isolation</w:t>
      </w:r>
      <w:r w:rsidR="00D306A8">
        <w:t>,</w:t>
      </w:r>
      <w:r w:rsidR="000C1F3D">
        <w:t xml:space="preserve"> </w:t>
      </w:r>
      <w:proofErr w:type="gramStart"/>
      <w:r w:rsidR="000C1F3D">
        <w:t>similar to</w:t>
      </w:r>
      <w:proofErr w:type="gramEnd"/>
      <w:r w:rsidR="000C1F3D">
        <w:t xml:space="preserve"> a </w:t>
      </w:r>
      <w:r w:rsidR="00966651">
        <w:t>previous study</w:t>
      </w:r>
      <w:r w:rsidR="007F4AF1">
        <w:t xml:space="preserve"> </w:t>
      </w:r>
      <w:r w:rsidR="009F2D9D">
        <w:fldChar w:fldCharType="begin">
          <w:fldData xml:space="preserve">PEVuZE5vdGU+PENpdGU+PEF1dGhvcj5DYXN0YW5vLUJldGFuY291cnQ8L0F1dGhvcj48WWVhcj4y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</w:fldData>
        </w:fldChar>
      </w:r>
      <w:r w:rsidR="003F63B2">
        <w:instrText xml:space="preserve"> ADDIN EN.CITE </w:instrText>
      </w:r>
      <w:r w:rsidR="003F63B2">
        <w:fldChar w:fldCharType="begin">
          <w:fldData xml:space="preserve">PEVuZE5vdGU+PENpdGU+PEF1dGhvcj5DYXN0YW5vLUJldGFuY291cnQ8L0F1dGhvcj48WWVhcj4y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</w:fldData>
        </w:fldChar>
      </w:r>
      <w:r w:rsidR="003F63B2">
        <w:instrText xml:space="preserve"> ADDIN EN.CITE.DATA </w:instrText>
      </w:r>
      <w:r w:rsidR="003F63B2">
        <w:fldChar w:fldCharType="end"/>
      </w:r>
      <w:r w:rsidR="009F2D9D">
        <w:fldChar w:fldCharType="separate"/>
      </w:r>
      <w:r w:rsidR="009F2D9D">
        <w:rPr>
          <w:noProof/>
        </w:rPr>
        <w:t>(6)</w:t>
      </w:r>
      <w:r w:rsidR="009F2D9D">
        <w:fldChar w:fldCharType="end"/>
      </w:r>
      <w:r w:rsidR="00F406AC">
        <w:t>,</w:t>
      </w:r>
      <w:r w:rsidR="00966651">
        <w:t xml:space="preserve"> but when adjusted for the </w:t>
      </w:r>
      <w:r w:rsidR="00D57358">
        <w:t xml:space="preserve">other </w:t>
      </w:r>
      <w:r w:rsidR="006B02DF">
        <w:t>geometric parameter</w:t>
      </w:r>
      <w:r w:rsidR="00D57358">
        <w:t xml:space="preserve">s the direction of effect reversed to show a relatively smaller femoral head was in fact </w:t>
      </w:r>
      <w:r w:rsidR="00724574">
        <w:t>a risk factor for</w:t>
      </w:r>
      <w:r w:rsidR="007F1FB0">
        <w:t xml:space="preserve"> </w:t>
      </w:r>
      <w:r w:rsidR="002948BD">
        <w:t>radiographic HOA</w:t>
      </w:r>
      <w:r w:rsidR="00940A29">
        <w:t>.</w:t>
      </w:r>
      <w:r w:rsidR="007F4AF1">
        <w:t xml:space="preserve"> </w:t>
      </w:r>
      <w:r w:rsidR="00203B42" w:rsidRPr="00203B42">
        <w:t xml:space="preserve">One possible explanation is that a smaller femoral head results in a smaller contact area at the joint which increases the loading forces leading to biomechanical degeneration, however further research is needed to confirm the mechanism behind this </w:t>
      </w:r>
      <w:r w:rsidR="00E43EB4">
        <w:fldChar w:fldCharType="begin">
          <w:fldData xml:space="preserve">PEVuZE5vdGU+PENpdGU+PEF1dGhvcj5BYmR1bHJhaGltPC9BdXRob3I+PFllYXI+MjAyMDwvWWVh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</w:fldData>
        </w:fldChar>
      </w:r>
      <w:r w:rsidR="003F63B2">
        <w:instrText xml:space="preserve"> ADDIN EN.CITE </w:instrText>
      </w:r>
      <w:r w:rsidR="003F63B2">
        <w:fldChar w:fldCharType="begin">
          <w:fldData xml:space="preserve">PEVuZE5vdGU+PENpdGU+PEF1dGhvcj5BYmR1bHJhaGltPC9BdXRob3I+PFllYXI+MjAyMDwvWWVh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</w:fldData>
        </w:fldChar>
      </w:r>
      <w:r w:rsidR="003F63B2">
        <w:instrText xml:space="preserve"> ADDIN EN.CITE.DATA </w:instrText>
      </w:r>
      <w:r w:rsidR="003F63B2">
        <w:fldChar w:fldCharType="end"/>
      </w:r>
      <w:r w:rsidR="00E43EB4">
        <w:fldChar w:fldCharType="separate"/>
      </w:r>
      <w:r w:rsidR="00E43EB4">
        <w:rPr>
          <w:noProof/>
        </w:rPr>
        <w:t>(23)</w:t>
      </w:r>
      <w:r w:rsidR="00E43EB4">
        <w:fldChar w:fldCharType="end"/>
      </w:r>
      <w:r w:rsidR="00E43EB4">
        <w:t xml:space="preserve">. </w:t>
      </w:r>
    </w:p>
    <w:p w14:paraId="41DDF2BD" w14:textId="77777777" w:rsidR="00E43EB4" w:rsidRDefault="00E43EB4" w:rsidP="00205433"/>
    <w:p w14:paraId="4D003D20" w14:textId="40173A48" w:rsidR="003B6D94" w:rsidRDefault="00C83813" w:rsidP="00205433">
      <w:r>
        <w:t>That said,</w:t>
      </w:r>
      <w:r w:rsidR="00876DF6">
        <w:t xml:space="preserve"> these results </w:t>
      </w:r>
      <w:proofErr w:type="gramStart"/>
      <w:r w:rsidR="00876DF6">
        <w:t>are in contrast to</w:t>
      </w:r>
      <w:proofErr w:type="gramEnd"/>
      <w:r w:rsidR="00876DF6">
        <w:t xml:space="preserve"> </w:t>
      </w:r>
      <w:r w:rsidR="004B3FE9">
        <w:t xml:space="preserve">previous </w:t>
      </w:r>
      <w:r>
        <w:t xml:space="preserve">studies </w:t>
      </w:r>
      <w:r w:rsidR="004B3FE9">
        <w:t xml:space="preserve">based on </w:t>
      </w:r>
      <w:r w:rsidR="00D43C0D">
        <w:t>SSM</w:t>
      </w:r>
      <w:r>
        <w:t xml:space="preserve"> </w:t>
      </w:r>
      <w:r w:rsidR="004B3FE9">
        <w:t>which reported</w:t>
      </w:r>
      <w:r w:rsidR="00510509">
        <w:t xml:space="preserve"> </w:t>
      </w:r>
      <w:r w:rsidR="00493974">
        <w:t>associat</w:t>
      </w:r>
      <w:r w:rsidR="004B3FE9">
        <w:t>ions</w:t>
      </w:r>
      <w:r w:rsidR="00493974">
        <w:t xml:space="preserve"> with HOA</w:t>
      </w:r>
      <w:r w:rsidR="00B96264">
        <w:t xml:space="preserve"> to have both a larger femoral head and neck </w:t>
      </w:r>
      <w:r w:rsidR="00531C51">
        <w:fldChar w:fldCharType="begin">
          <w:fldData xml:space="preserve">PEVuZE5vdGU+PENpdGU+PEF1dGhvcj5GYWJlcjwvQXV0aG9yPjxZZWFyPjIwMjA8L1llYXI+PFJl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</w:fldData>
        </w:fldChar>
      </w:r>
      <w:r w:rsidR="003F63B2">
        <w:instrText xml:space="preserve"> ADDIN EN.CITE </w:instrText>
      </w:r>
      <w:r w:rsidR="003F63B2">
        <w:fldChar w:fldCharType="begin">
          <w:fldData xml:space="preserve">PEVuZE5vdGU+PENpdGU+PEF1dGhvcj5GYWJlcjwvQXV0aG9yPjxZZWFyPjIwMjA8L1llYXI+PFJl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</w:fldData>
        </w:fldChar>
      </w:r>
      <w:r w:rsidR="003F63B2">
        <w:instrText xml:space="preserve"> ADDIN EN.CITE.DATA </w:instrText>
      </w:r>
      <w:r w:rsidR="003F63B2">
        <w:fldChar w:fldCharType="end"/>
      </w:r>
      <w:r w:rsidR="00531C51">
        <w:fldChar w:fldCharType="separate"/>
      </w:r>
      <w:r w:rsidR="00EE06F2">
        <w:rPr>
          <w:noProof/>
        </w:rPr>
        <w:t>(11, 28, 29)</w:t>
      </w:r>
      <w:r w:rsidR="00531C51">
        <w:fldChar w:fldCharType="end"/>
      </w:r>
      <w:r w:rsidR="00B96264">
        <w:t xml:space="preserve">. </w:t>
      </w:r>
      <w:r w:rsidR="00763A7A">
        <w:t>This might be explained by how DFH is defined</w:t>
      </w:r>
      <w:r w:rsidR="0093038A">
        <w:t>; for example, with a spherical hip</w:t>
      </w:r>
      <w:r w:rsidR="00EC1F6F">
        <w:t>,</w:t>
      </w:r>
      <w:r w:rsidR="0093038A">
        <w:t xml:space="preserve"> the diameter across the femoral head </w:t>
      </w:r>
      <w:r w:rsidR="006124AC">
        <w:t xml:space="preserve">is the same when measured on multiple axes. Whereas, </w:t>
      </w:r>
      <w:r w:rsidR="00DD2642">
        <w:t>on</w:t>
      </w:r>
      <w:r w:rsidR="003467BF">
        <w:t xml:space="preserve"> an</w:t>
      </w:r>
      <w:r w:rsidR="006124AC">
        <w:t xml:space="preserve"> aspherical</w:t>
      </w:r>
      <w:r w:rsidR="00550D36">
        <w:t xml:space="preserve"> (cam-type) </w:t>
      </w:r>
      <w:r w:rsidR="00DD2642">
        <w:t>femoral head</w:t>
      </w:r>
      <w:r w:rsidR="00550D36">
        <w:t xml:space="preserve"> the elliptical nature means</w:t>
      </w:r>
      <w:r w:rsidR="003467BF">
        <w:t xml:space="preserve"> that</w:t>
      </w:r>
      <w:r w:rsidR="00550D36">
        <w:t xml:space="preserve"> the tra</w:t>
      </w:r>
      <w:r w:rsidR="00EC1F6F">
        <w:t>ns</w:t>
      </w:r>
      <w:r w:rsidR="00550D36">
        <w:t xml:space="preserve">verse diameter is greater </w:t>
      </w:r>
      <w:r w:rsidR="00493974">
        <w:t>than</w:t>
      </w:r>
      <w:r w:rsidR="00550D36">
        <w:t xml:space="preserve"> the vertical. In this study, the circle</w:t>
      </w:r>
      <w:r w:rsidR="00E61011">
        <w:t xml:space="preserve"> of best</w:t>
      </w:r>
      <w:r w:rsidR="00731CB6">
        <w:t xml:space="preserve"> fit</w:t>
      </w:r>
      <w:r w:rsidR="00E61011">
        <w:t xml:space="preserve"> </w:t>
      </w:r>
      <w:r w:rsidR="00512281">
        <w:t xml:space="preserve">was fitted </w:t>
      </w:r>
      <w:r w:rsidR="00E61011">
        <w:t>to the medial aspect of the femoral</w:t>
      </w:r>
      <w:r w:rsidR="00E73D0B">
        <w:t xml:space="preserve"> head</w:t>
      </w:r>
      <w:r w:rsidR="00E61011">
        <w:t xml:space="preserve"> so as not to </w:t>
      </w:r>
      <w:r w:rsidR="00512281">
        <w:t>be</w:t>
      </w:r>
      <w:r w:rsidR="00E61011">
        <w:t xml:space="preserve"> distorted by cam-type femoral heads. This is not the case for the </w:t>
      </w:r>
      <w:proofErr w:type="gramStart"/>
      <w:r w:rsidR="00E61011">
        <w:t>aforementioned</w:t>
      </w:r>
      <w:r w:rsidR="005C0484">
        <w:t xml:space="preserve"> </w:t>
      </w:r>
      <w:r w:rsidR="00143CE3">
        <w:t>SSM</w:t>
      </w:r>
      <w:proofErr w:type="gramEnd"/>
      <w:r w:rsidR="00143CE3">
        <w:t xml:space="preserve"> studies. The co</w:t>
      </w:r>
      <w:r w:rsidR="009141D4">
        <w:t>rollary</w:t>
      </w:r>
      <w:r w:rsidR="00143CE3">
        <w:t xml:space="preserve"> of t</w:t>
      </w:r>
      <w:r w:rsidR="009141D4">
        <w:t>his might be that</w:t>
      </w:r>
      <w:r w:rsidR="00915568">
        <w:t xml:space="preserve"> a</w:t>
      </w:r>
      <w:r w:rsidR="009141D4">
        <w:t xml:space="preserve"> </w:t>
      </w:r>
      <w:r w:rsidR="0085137E">
        <w:t xml:space="preserve">smaller spherical femoral head </w:t>
      </w:r>
      <w:r w:rsidR="00326A8B">
        <w:t xml:space="preserve">is </w:t>
      </w:r>
      <w:r w:rsidR="0085137E">
        <w:t>a risk factor for HOA alongside larger</w:t>
      </w:r>
      <w:r w:rsidR="00D47EBA">
        <w:t xml:space="preserve"> aspherical</w:t>
      </w:r>
      <w:r w:rsidR="0085137E">
        <w:t xml:space="preserve"> </w:t>
      </w:r>
      <w:r w:rsidR="00C342AA">
        <w:t>(</w:t>
      </w:r>
      <w:r w:rsidR="0085137E">
        <w:t>cam</w:t>
      </w:r>
      <w:r w:rsidR="00B2213B">
        <w:t>-type</w:t>
      </w:r>
      <w:r w:rsidR="00C342AA">
        <w:t>)</w:t>
      </w:r>
      <w:r w:rsidR="006C2ED0">
        <w:t xml:space="preserve"> femoral head</w:t>
      </w:r>
      <w:r w:rsidR="00915568">
        <w:t>s</w:t>
      </w:r>
      <w:r w:rsidR="006C2ED0">
        <w:t xml:space="preserve">. </w:t>
      </w:r>
    </w:p>
    <w:p w14:paraId="68C2D741" w14:textId="131C58BB" w:rsidR="00E35B51" w:rsidRDefault="00E35B51" w:rsidP="00205433"/>
    <w:p w14:paraId="5806507A" w14:textId="09BF689D" w:rsidR="00205433" w:rsidRDefault="00E35B51" w:rsidP="00205433">
      <w:r>
        <w:t xml:space="preserve">Whilst there was evidence of an association between HAL and HOA outcomes, these associations were fully attenuated following adjustment. </w:t>
      </w:r>
      <w:r w:rsidR="001E60B4">
        <w:t xml:space="preserve">Previously, when assessed in isolation </w:t>
      </w:r>
      <w:r w:rsidR="008744F1">
        <w:t xml:space="preserve">a study </w:t>
      </w:r>
      <w:r w:rsidR="001E60B4">
        <w:t xml:space="preserve">had shown associations with HOA similar to </w:t>
      </w:r>
      <w:r w:rsidR="00F17489">
        <w:t>model</w:t>
      </w:r>
      <w:r w:rsidR="00461964">
        <w:t xml:space="preserve"> 3</w:t>
      </w:r>
      <w:r w:rsidR="00F17489">
        <w:t xml:space="preserve"> in </w:t>
      </w:r>
      <w:r w:rsidR="009E1814">
        <w:t xml:space="preserve">this study </w:t>
      </w:r>
      <w:proofErr w:type="gramStart"/>
      <w:r w:rsidR="00915568">
        <w:t>i.e.</w:t>
      </w:r>
      <w:proofErr w:type="gramEnd"/>
      <w:r w:rsidR="00461964">
        <w:t xml:space="preserve"> without adjustment for other </w:t>
      </w:r>
      <w:r w:rsidR="006B02DF">
        <w:t>geometric parameter</w:t>
      </w:r>
      <w:r w:rsidR="00461964">
        <w:t xml:space="preserve">s </w:t>
      </w:r>
      <w:r w:rsidR="00884983">
        <w:fldChar w:fldCharType="begin">
          <w:fldData xml:space="preserve">PEVuZE5vdGU+PENpdGU+PEF1dGhvcj5DYXN0YW5vLUJldGFuY291cnQ8L0F1dGhvcj48WWVhcj4y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</w:fldData>
        </w:fldChar>
      </w:r>
      <w:r w:rsidR="003F63B2">
        <w:instrText xml:space="preserve"> ADDIN EN.CITE </w:instrText>
      </w:r>
      <w:r w:rsidR="003F63B2">
        <w:fldChar w:fldCharType="begin">
          <w:fldData xml:space="preserve">PEVuZE5vdGU+PENpdGU+PEF1dGhvcj5DYXN0YW5vLUJldGFuY291cnQ8L0F1dGhvcj48WWVhcj4y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</w:fldData>
        </w:fldChar>
      </w:r>
      <w:r w:rsidR="003F63B2">
        <w:instrText xml:space="preserve"> ADDIN EN.CITE.DATA </w:instrText>
      </w:r>
      <w:r w:rsidR="003F63B2">
        <w:fldChar w:fldCharType="end"/>
      </w:r>
      <w:r w:rsidR="00884983">
        <w:fldChar w:fldCharType="separate"/>
      </w:r>
      <w:r w:rsidR="00884983">
        <w:rPr>
          <w:noProof/>
        </w:rPr>
        <w:t>(6)</w:t>
      </w:r>
      <w:r w:rsidR="00884983">
        <w:fldChar w:fldCharType="end"/>
      </w:r>
      <w:r w:rsidR="009E1814">
        <w:t xml:space="preserve">. </w:t>
      </w:r>
      <w:r w:rsidR="003073C0">
        <w:t xml:space="preserve">These results highlight the importance of </w:t>
      </w:r>
      <w:r w:rsidR="003073C0">
        <w:lastRenderedPageBreak/>
        <w:t xml:space="preserve">considering </w:t>
      </w:r>
      <w:r w:rsidR="006C4805">
        <w:t xml:space="preserve">measures of hip morphology alongside each other </w:t>
      </w:r>
      <w:r w:rsidR="00F749F3">
        <w:t xml:space="preserve">when examining relationships with HOA, as well as </w:t>
      </w:r>
      <w:r w:rsidR="006C4805">
        <w:t>body size. Height</w:t>
      </w:r>
      <w:r w:rsidR="007F1FB0">
        <w:t xml:space="preserve"> </w:t>
      </w:r>
      <w:r w:rsidR="00514032">
        <w:t xml:space="preserve">and weight are both </w:t>
      </w:r>
      <w:r w:rsidR="006C4805">
        <w:t>known risk factor</w:t>
      </w:r>
      <w:r w:rsidR="00514032">
        <w:t>s</w:t>
      </w:r>
      <w:r w:rsidR="006C4805">
        <w:t xml:space="preserve"> for HOA and </w:t>
      </w:r>
      <w:r w:rsidR="00514032">
        <w:t xml:space="preserve">were </w:t>
      </w:r>
      <w:r w:rsidR="006C4805">
        <w:t xml:space="preserve">correlated with the </w:t>
      </w:r>
      <w:r w:rsidR="006B02DF">
        <w:t>geometric parameter</w:t>
      </w:r>
      <w:r w:rsidR="008140FE">
        <w:t xml:space="preserve">s featured in this study </w:t>
      </w:r>
      <w:r w:rsidR="00F46B66">
        <w:fldChar w:fldCharType="begin"/>
      </w:r>
      <w:r w:rsidR="003F63B2">
        <w:instrText xml:space="preserve"> ADDIN EN.CITE &lt;EndNote&gt;&lt;Cite&gt;&lt;Author&gt;Croft&lt;/Author&gt;&lt;Year&gt;1992&lt;/Year&gt;&lt;RecNum&gt;1238&lt;/RecNum&gt;&lt;DisplayText&gt;(30)&lt;/DisplayText&gt;&lt;record&gt;&lt;rec-number&gt;1238&lt;/rec-number&gt;&lt;foreign-keys&gt;&lt;key app="EN" db-id="xaxae2sxn5z9tqera5ypax5i9wr00pwf09da" timestamp="1655886999"&gt;1238&lt;/key&gt;&lt;/foreign-keys&gt;&lt;ref-type name="Journal Article"&gt;17&lt;/ref-type&gt;&lt;contributors&gt;&lt;authors&gt;&lt;author&gt;Croft, P.&lt;/author&gt;&lt;author&gt;Coggon, D.&lt;/author&gt;&lt;author&gt;Cruddas, M.&lt;/author&gt;&lt;author&gt;Cooper, C.&lt;/author&gt;&lt;/authors&gt;&lt;/contributors&gt;&lt;auth-address&gt;ARC Epidemiology Research Unit, University of Manchester.&lt;/auth-address&gt;&lt;titles&gt;&lt;title&gt;Osteoarthritis of the hip: an occupational disease in farmers&lt;/title&gt;&lt;secondary-title&gt;BMJ&lt;/secondary-title&gt;&lt;/titles&gt;&lt;pages&gt;1269-72&lt;/pages&gt;&lt;volume&gt;304&lt;/volume&gt;&lt;number&gt;6837&lt;/number&gt;&lt;edition&gt;1992/05/16&lt;/edition&gt;&lt;keywords&gt;&lt;keyword&gt;Age Factors&lt;/keyword&gt;&lt;keyword&gt;Aged&lt;/keyword&gt;&lt;keyword&gt;Agricultural Workers&amp;apos; Diseases/*epidemiology/etiology&lt;/keyword&gt;&lt;keyword&gt;Cross-Sectional Studies&lt;/keyword&gt;&lt;keyword&gt;England/epidemiology&lt;/keyword&gt;&lt;keyword&gt;Humans&lt;/keyword&gt;&lt;keyword&gt;Male&lt;/keyword&gt;&lt;keyword&gt;Middle Aged&lt;/keyword&gt;&lt;keyword&gt;Osteoarthritis, Hip/*epidemiology/etiology&lt;/keyword&gt;&lt;keyword&gt;Prevalence&lt;/keyword&gt;&lt;keyword&gt;Risk Factors&lt;/keyword&gt;&lt;/keywords&gt;&lt;dates&gt;&lt;year&gt;1992&lt;/year&gt;&lt;pub-dates&gt;&lt;date&gt;May 16&lt;/date&gt;&lt;/pub-dates&gt;&lt;/dates&gt;&lt;isbn&gt;0959-8138 (Print)&amp;#xD;0959-8138 (Linking)&lt;/isbn&gt;&lt;accession-num&gt;1606427&lt;/accession-num&gt;&lt;urls&gt;&lt;related-urls&gt;&lt;url&gt;https://www.ncbi.nlm.nih.gov/pubmed/1606427&lt;/url&gt;&lt;/related-urls&gt;&lt;/urls&gt;&lt;custom2&gt;PMC1881870&lt;/custom2&gt;&lt;electronic-resource-num&gt;10.1136/bmj.304.6837.1269&lt;/electronic-resource-num&gt;&lt;/record&gt;&lt;/Cite&gt;&lt;/EndNote&gt;</w:instrText>
      </w:r>
      <w:r w:rsidR="00F46B66">
        <w:fldChar w:fldCharType="separate"/>
      </w:r>
      <w:r w:rsidR="00EE06F2">
        <w:rPr>
          <w:noProof/>
        </w:rPr>
        <w:t>(30)</w:t>
      </w:r>
      <w:r w:rsidR="00F46B66">
        <w:fldChar w:fldCharType="end"/>
      </w:r>
      <w:r w:rsidR="008140FE">
        <w:t xml:space="preserve">. </w:t>
      </w:r>
    </w:p>
    <w:p w14:paraId="1AC50324" w14:textId="12EE4741" w:rsidR="007F1FB0" w:rsidRDefault="007F1FB0" w:rsidP="00205433"/>
    <w:p w14:paraId="0A58CDAC" w14:textId="2FF2DB94" w:rsidR="00A53DEB" w:rsidRPr="008762EF" w:rsidRDefault="00A53DEB" w:rsidP="00A53DEB">
      <w:r>
        <w:t xml:space="preserve">In this study we have used a new method based on </w:t>
      </w:r>
      <w:r w:rsidR="008744F1">
        <w:t xml:space="preserve">SSM </w:t>
      </w:r>
      <w:r>
        <w:t xml:space="preserve">points to automatically derive </w:t>
      </w:r>
      <w:r w:rsidR="006B02DF">
        <w:t>geometric parameter</w:t>
      </w:r>
      <w:r>
        <w:t xml:space="preserve">s from </w:t>
      </w:r>
      <w:proofErr w:type="gramStart"/>
      <w:r>
        <w:t>a large number of</w:t>
      </w:r>
      <w:proofErr w:type="gramEnd"/>
      <w:r>
        <w:t xml:space="preserve"> DXA scans. In contrast to previous HSA </w:t>
      </w:r>
      <w:r w:rsidR="005C0484">
        <w:t xml:space="preserve">studies, </w:t>
      </w:r>
      <w:r>
        <w:t xml:space="preserve">we were able to use this method to derive DFH measurements. </w:t>
      </w:r>
      <w:r w:rsidR="000520A3">
        <w:t>FNW</w:t>
      </w:r>
      <w:r w:rsidRPr="008762EF">
        <w:t xml:space="preserve">, DFH and HAL were all larger in males </w:t>
      </w:r>
      <w:r w:rsidR="004F2BF3">
        <w:t xml:space="preserve">in contrast </w:t>
      </w:r>
      <w:r w:rsidRPr="008762EF">
        <w:t xml:space="preserve">to females which </w:t>
      </w:r>
      <w:r>
        <w:t>is consistent with</w:t>
      </w:r>
      <w:r w:rsidRPr="008762EF">
        <w:t xml:space="preserve"> previous </w:t>
      </w:r>
      <w:r>
        <w:t>studies</w:t>
      </w:r>
      <w:r w:rsidRPr="008762EF">
        <w:t xml:space="preserve"> showing body measures are on average greater in males than females </w:t>
      </w:r>
      <w:r w:rsidRPr="008762EF">
        <w:fldChar w:fldCharType="begin">
          <w:fldData xml:space="preserve">PEVuZE5vdGU+PENpdGU+PEF1dGhvcj5OaXNzZW48L0F1dGhvcj48WWVhcj4yMDA1PC9ZZWFyPjxS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</w:fldData>
        </w:fldChar>
      </w:r>
      <w:r w:rsidR="00EE06F2">
        <w:instrText xml:space="preserve"> ADDIN EN.CITE </w:instrText>
      </w:r>
      <w:r w:rsidR="00EE06F2">
        <w:fldChar w:fldCharType="begin">
          <w:fldData xml:space="preserve">PEVuZE5vdGU+PENpdGU+PEF1dGhvcj5OaXNzZW48L0F1dGhvcj48WWVhcj4yMDA1PC9ZZWFyPjxS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</w:fldData>
        </w:fldChar>
      </w:r>
      <w:r w:rsidR="00EE06F2">
        <w:instrText xml:space="preserve"> ADDIN EN.CITE.DATA </w:instrText>
      </w:r>
      <w:r w:rsidR="00EE06F2">
        <w:fldChar w:fldCharType="end"/>
      </w:r>
      <w:r w:rsidRPr="008762EF">
        <w:fldChar w:fldCharType="separate"/>
      </w:r>
      <w:r w:rsidR="00EE06F2">
        <w:rPr>
          <w:noProof/>
        </w:rPr>
        <w:t>(31, 32)</w:t>
      </w:r>
      <w:r w:rsidRPr="008762EF">
        <w:fldChar w:fldCharType="end"/>
      </w:r>
      <w:r w:rsidRPr="008762EF">
        <w:t xml:space="preserve">. The </w:t>
      </w:r>
      <w:r w:rsidR="006B02DF">
        <w:t>geometric parameter</w:t>
      </w:r>
      <w:r w:rsidRPr="008762EF">
        <w:t xml:space="preserve">s obtained in this study compared favourably to those obtained by HSA in terms of correlation, but this study showed smaller mean measures likely due to differences in calculating the </w:t>
      </w:r>
      <w:r w:rsidR="006B02DF">
        <w:t>geometric parameter</w:t>
      </w:r>
      <w:r w:rsidRPr="008762EF">
        <w:t xml:space="preserve">s </w:t>
      </w:r>
      <w:r w:rsidRPr="008762EF">
        <w:fldChar w:fldCharType="begin"/>
      </w:r>
      <w:r w:rsidR="003F63B2">
        <w:instrText xml:space="preserve"> ADDIN EN.CITE &lt;EndNote&gt;&lt;Cite&gt;&lt;Author&gt;Beck&lt;/Author&gt;&lt;Year&gt;2007&lt;/Year&gt;&lt;RecNum&gt;1020&lt;/RecNum&gt;&lt;DisplayText&gt;(12)&lt;/DisplayText&gt;&lt;record&gt;&lt;rec-number&gt;1020&lt;/rec-number&gt;&lt;foreign-keys&gt;&lt;key app="EN" db-id="xaxae2sxn5z9tqera5ypax5i9wr00pwf09da" timestamp="1622134654"&gt;1020&lt;/key&gt;&lt;/foreign-keys&gt;&lt;ref-type name="Journal Article"&gt;17&lt;/ref-type&gt;&lt;contributors&gt;&lt;authors&gt;&lt;author&gt;Beck, T. J.&lt;/author&gt;&lt;/authors&gt;&lt;/contributors&gt;&lt;auth-address&gt;Division of Medical Imaging Physics, Department of Radiology, School of Medicine, The Johns Hopkins University, The Johns Hopkins Outpatient Center, Baltimore, MD 21287, USA. tjbeck@jhmi.edu&lt;/auth-address&gt;&lt;titles&gt;&lt;title&gt;Extending DXA beyond bone mineral density: understanding hip structure analysis&lt;/title&gt;&lt;secondary-title&gt;Curr Osteoporos Rep&lt;/secondary-title&gt;&lt;/titles&gt;&lt;pages&gt;49-55&lt;/pages&gt;&lt;volume&gt;5&lt;/volume&gt;&lt;number&gt;2&lt;/number&gt;&lt;edition&gt;2007/05/25&lt;/edition&gt;&lt;keywords&gt;&lt;keyword&gt;Absorptiometry, Photon/*methods&lt;/keyword&gt;&lt;keyword&gt;Biomechanical Phenomena&lt;/keyword&gt;&lt;keyword&gt;Bone Density/*physiology&lt;/keyword&gt;&lt;keyword&gt;Bone Remodeling/*physiology&lt;/keyword&gt;&lt;keyword&gt;Hip/anatomy &amp;amp; histology/*diagnostic imaging/*physiology&lt;/keyword&gt;&lt;keyword&gt;Humans&lt;/keyword&gt;&lt;keyword&gt;Radiographic Image Interpretation, Computer-Assisted&lt;/keyword&gt;&lt;/keywords&gt;&lt;dates&gt;&lt;year&gt;2007&lt;/year&gt;&lt;pub-dates&gt;&lt;date&gt;Jun&lt;/date&gt;&lt;/pub-dates&gt;&lt;/dates&gt;&lt;isbn&gt;1544-1873 (Print)&amp;#xD;1544-1873 (Linking)&lt;/isbn&gt;&lt;accession-num&gt;17521505&lt;/accession-num&gt;&lt;urls&gt;&lt;related-urls&gt;&lt;url&gt;https://www.ncbi.nlm.nih.gov/pubmed/17521505&lt;/url&gt;&lt;/related-urls&gt;&lt;/urls&gt;&lt;electronic-resource-num&gt;10.1007/s11914-007-0002-4&lt;/electronic-resource-num&gt;&lt;/record&gt;&lt;/Cite&gt;&lt;/EndNote&gt;</w:instrText>
      </w:r>
      <w:r w:rsidRPr="008762EF">
        <w:fldChar w:fldCharType="separate"/>
      </w:r>
      <w:r w:rsidR="00A7138E">
        <w:rPr>
          <w:noProof/>
        </w:rPr>
        <w:t>(12)</w:t>
      </w:r>
      <w:r w:rsidRPr="008762EF">
        <w:fldChar w:fldCharType="end"/>
      </w:r>
      <w:r w:rsidRPr="008762EF">
        <w:t xml:space="preserve">. For example, this study calculates </w:t>
      </w:r>
      <w:r w:rsidR="000520A3">
        <w:t>FNW</w:t>
      </w:r>
      <w:r w:rsidRPr="008762EF">
        <w:t xml:space="preserve"> as the shortest distance across the femoral neck whereas HSA derives the </w:t>
      </w:r>
      <w:r w:rsidR="008744F1">
        <w:t>FNW</w:t>
      </w:r>
      <w:r>
        <w:t xml:space="preserve"> </w:t>
      </w:r>
      <w:r w:rsidRPr="008762EF">
        <w:t xml:space="preserve">from its area measure </w:t>
      </w:r>
      <w:r>
        <w:t xml:space="preserve">making </w:t>
      </w:r>
      <w:r w:rsidRPr="008762EF">
        <w:t>direct compar</w:t>
      </w:r>
      <w:r>
        <w:t>ison difficult</w:t>
      </w:r>
      <w:r w:rsidRPr="008762EF">
        <w:t>. Also, the HAL definition in this study does not include the pelvis unlike HSA; a previous study found a mean HSA-derived HAL of 104.7</w:t>
      </w:r>
      <w:r w:rsidR="006E4C24">
        <w:t xml:space="preserve"> </w:t>
      </w:r>
      <w:r w:rsidRPr="008762EF">
        <w:t>mm, slightly higher than the mean in this study (96.7</w:t>
      </w:r>
      <w:r w:rsidR="006E4C24">
        <w:t xml:space="preserve"> </w:t>
      </w:r>
      <w:r w:rsidRPr="008762EF">
        <w:t xml:space="preserve">mm) </w:t>
      </w:r>
      <w:r w:rsidRPr="008762EF">
        <w:fldChar w:fldCharType="begin"/>
      </w:r>
      <w:r w:rsidR="00EE06F2">
        <w:instrText xml:space="preserve"> ADDIN EN.CITE &lt;EndNote&gt;&lt;Cite&gt;&lt;Author&gt;Leslie&lt;/Author&gt;&lt;Year&gt;2015&lt;/Year&gt;&lt;RecNum&gt;6&lt;/RecNum&gt;&lt;DisplayText&gt;(33)&lt;/DisplayText&gt;&lt;record&gt;&lt;rec-number&gt;6&lt;/rec-number&gt;&lt;foreign-keys&gt;&lt;key app="EN" db-id="w5sz25s0vdzp2qesxpb552wksa5s2wxzaxf5" timestamp="1660290735"&gt;6&lt;/key&gt;&lt;/foreign-keys&gt;&lt;ref-type name="Journal Article"&gt;17&lt;/ref-type&gt;&lt;contributors&gt;&lt;authors&gt;&lt;author&gt;Leslie, W. D.&lt;/author&gt;&lt;author&gt;Lix, L. M.&lt;/author&gt;&lt;author&gt;Morin, S. N.&lt;/author&gt;&lt;author&gt;Johansson, H.&lt;/author&gt;&lt;author&gt;Odén, A.&lt;/author&gt;&lt;author&gt;McCloskey, E. V.&lt;/author&gt;&lt;author&gt;Kanis, J. A.&lt;/author&gt;&lt;/authors&gt;&lt;/contributors&gt;&lt;auth-address&gt;Department of Medicine (W.D.L., S.N.M.), and Department of Community Health Sciences (L.M.L.), University of Manitoba, Winnipeg, Canada R2H 2A6&amp;#xD;and Centre for Metabolic Bone Diseases (H.J., A.O., E.V.M., J.A.K.), Sheffield S5 7AU, United Kingdom.&lt;/auth-address&gt;&lt;titles&gt;&lt;title&gt;Hip axis length is a FRAX- and bone density-independent risk factor for hip fracture in women&lt;/title&gt;&lt;secondary-title&gt;J Clin Endocrinol Metab&lt;/secondary-title&gt;&lt;/titles&gt;&lt;pages&gt;2063-70&lt;/pages&gt;&lt;volume&gt;100&lt;/volume&gt;&lt;number&gt;5&lt;/number&gt;&lt;edition&gt;20150309&lt;/edition&gt;&lt;keywords&gt;&lt;keyword&gt;Absorptiometry, Photon&lt;/keyword&gt;&lt;keyword&gt;Adult&lt;/keyword&gt;&lt;keyword&gt;Aged&lt;/keyword&gt;&lt;keyword&gt;Aged, 80 and over&lt;/keyword&gt;&lt;keyword&gt;Bone Density&lt;/keyword&gt;&lt;keyword&gt;Female&lt;/keyword&gt;&lt;keyword&gt;Femur Neck&lt;/keyword&gt;&lt;keyword&gt;Hip Fractures&lt;/keyword&gt;&lt;keyword&gt;Humans&lt;/keyword&gt;&lt;keyword&gt;Incidence&lt;/keyword&gt;&lt;keyword&gt;Middle Aged&lt;/keyword&gt;&lt;keyword&gt;Retrospective Studies&lt;/keyword&gt;&lt;keyword&gt;Risk Factors&lt;/keyword&gt;&lt;/keywords&gt;&lt;dates&gt;&lt;year&gt;2015&lt;/year&gt;&lt;pub-dates&gt;&lt;date&gt;May&lt;/date&gt;&lt;/pub-dates&gt;&lt;/dates&gt;&lt;isbn&gt;1945-7197&lt;/isbn&gt;&lt;accession-num&gt;25751108&lt;/accession-num&gt;&lt;urls&gt;&lt;related-urls&gt;&lt;url&gt;https://www.ncbi.nlm.nih.gov/pubmed/25751108&lt;/url&gt;&lt;/related-urls&gt;&lt;/urls&gt;&lt;electronic-resource-num&gt;10.1210/jc.2014-4390&lt;/electronic-resource-num&gt;&lt;language&gt;eng&lt;/language&gt;&lt;/record&gt;&lt;/Cite&gt;&lt;/EndNote&gt;</w:instrText>
      </w:r>
      <w:r w:rsidRPr="008762EF">
        <w:fldChar w:fldCharType="separate"/>
      </w:r>
      <w:r w:rsidR="00EE06F2">
        <w:rPr>
          <w:noProof/>
        </w:rPr>
        <w:t>(33)</w:t>
      </w:r>
      <w:r w:rsidRPr="008762EF">
        <w:fldChar w:fldCharType="end"/>
      </w:r>
      <w:r w:rsidRPr="008762EF">
        <w:t xml:space="preserve">. Comparing </w:t>
      </w:r>
      <w:r w:rsidR="006B02DF">
        <w:t>geometric parameter</w:t>
      </w:r>
      <w:r w:rsidRPr="008762EF">
        <w:t>s</w:t>
      </w:r>
      <w:r>
        <w:t xml:space="preserve"> derived in this study</w:t>
      </w:r>
      <w:r w:rsidRPr="008762EF">
        <w:t xml:space="preserve"> </w:t>
      </w:r>
      <w:r>
        <w:t>with</w:t>
      </w:r>
      <w:r w:rsidRPr="008762EF">
        <w:t xml:space="preserve"> </w:t>
      </w:r>
      <w:r>
        <w:t>other</w:t>
      </w:r>
      <w:r w:rsidRPr="008762EF">
        <w:t xml:space="preserve"> studies provides further face validity for our methods; mean </w:t>
      </w:r>
      <w:r w:rsidR="000520A3">
        <w:t>FNW</w:t>
      </w:r>
      <w:r w:rsidRPr="008762EF">
        <w:t xml:space="preserve"> in this study is </w:t>
      </w:r>
      <w:proofErr w:type="gramStart"/>
      <w:r w:rsidRPr="008762EF">
        <w:t>similar to</w:t>
      </w:r>
      <w:proofErr w:type="gramEnd"/>
      <w:r w:rsidRPr="008762EF">
        <w:t xml:space="preserve"> </w:t>
      </w:r>
      <w:r>
        <w:t>that</w:t>
      </w:r>
      <w:r w:rsidRPr="008762EF">
        <w:t xml:space="preserve"> reported in the female only Study of Osteoporotic Fractures (mean </w:t>
      </w:r>
      <w:r w:rsidR="000520A3">
        <w:t>FNW</w:t>
      </w:r>
      <w:r w:rsidRPr="008762EF">
        <w:t xml:space="preserve"> 29.0 mm v 30.7</w:t>
      </w:r>
      <w:r w:rsidR="006E4C24">
        <w:t xml:space="preserve"> </w:t>
      </w:r>
      <w:r w:rsidRPr="008762EF">
        <w:t xml:space="preserve">mm) </w:t>
      </w:r>
      <w:r w:rsidRPr="008762EF">
        <w:fldChar w:fldCharType="begin">
          <w:fldData xml:space="preserve">PEVuZE5vdGU+PENpdGU+PEF1dGhvcj5KYXZhaWQ8L0F1dGhvcj48WWVhcj4yMDA5PC9ZZWFyPjxS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</w:fldData>
        </w:fldChar>
      </w:r>
      <w:r w:rsidR="003F63B2">
        <w:instrText xml:space="preserve"> ADDIN EN.CITE </w:instrText>
      </w:r>
      <w:r w:rsidR="003F63B2">
        <w:fldChar w:fldCharType="begin">
          <w:fldData xml:space="preserve">PEVuZE5vdGU+PENpdGU+PEF1dGhvcj5KYXZhaWQ8L0F1dGhvcj48WWVhcj4yMDA5PC9ZZWFyPjxS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</w:fldData>
        </w:fldChar>
      </w:r>
      <w:r w:rsidR="003F63B2">
        <w:instrText xml:space="preserve"> ADDIN EN.CITE.DATA </w:instrText>
      </w:r>
      <w:r w:rsidR="003F63B2">
        <w:fldChar w:fldCharType="end"/>
      </w:r>
      <w:r w:rsidRPr="008762EF">
        <w:fldChar w:fldCharType="separate"/>
      </w:r>
      <w:r w:rsidRPr="008762EF">
        <w:rPr>
          <w:noProof/>
        </w:rPr>
        <w:t>(7)</w:t>
      </w:r>
      <w:r w:rsidRPr="008762EF">
        <w:fldChar w:fldCharType="end"/>
      </w:r>
      <w:r w:rsidRPr="008762EF">
        <w:t xml:space="preserve">. DXA-derived DFH was very similar to DFH measured on proximal femurs removed during hemiarthroplasty in </w:t>
      </w:r>
      <w:r w:rsidR="000A07F8">
        <w:t xml:space="preserve">a </w:t>
      </w:r>
      <w:r w:rsidR="008744F1">
        <w:t>previous</w:t>
      </w:r>
      <w:r w:rsidR="008744F1" w:rsidRPr="008762EF">
        <w:t xml:space="preserve"> </w:t>
      </w:r>
      <w:r w:rsidRPr="008762EF">
        <w:t xml:space="preserve">cross-sectional study (mean 45.9 mm vs 44.9 mm respectively) </w:t>
      </w:r>
      <w:r w:rsidRPr="008762EF">
        <w:fldChar w:fldCharType="begin"/>
      </w:r>
      <w:r w:rsidR="003F63B2">
        <w:instrText xml:space="preserve"> ADDIN EN.CITE &lt;EndNote&gt;&lt;Cite&gt;&lt;Author&gt;Lee&lt;/Author&gt;&lt;Year&gt;2014&lt;/Year&gt;&lt;RecNum&gt;1259&lt;/RecNum&gt;&lt;DisplayText&gt;(34)&lt;/DisplayText&gt;&lt;record&gt;&lt;rec-number&gt;1259&lt;/rec-number&gt;&lt;foreign-keys&gt;&lt;key app="EN" db-id="xaxae2sxn5z9tqera5ypax5i9wr00pwf09da" timestamp="1660295470"&gt;1259&lt;/key&gt;&lt;/foreign-keys&gt;&lt;ref-type name="Journal Article"&gt;17&lt;/ref-type&gt;&lt;contributors&gt;&lt;authors&gt;&lt;author&gt;Lee, C. K.&lt;/author&gt;&lt;author&gt;Kwan, M. K.&lt;/author&gt;&lt;author&gt;Merican, A. M.&lt;/author&gt;&lt;author&gt;Ng, W. M.&lt;/author&gt;&lt;author&gt;Saw, L. B.&lt;/author&gt;&lt;author&gt;Teh, K. K.&lt;/author&gt;&lt;author&gt;Krishnan, M.&lt;/author&gt;&lt;author&gt;Ramiah, R.&lt;/author&gt;&lt;/authors&gt;&lt;/contributors&gt;&lt;auth-address&gt;Department of Orthopaedic Surgery, Faculty of Medicine, University of Malaya, Kuala Lumpur 50603, Malaysia.&lt;/auth-address&gt;&lt;titles&gt;&lt;title&gt;Femoral head diameter in the Malaysian population&lt;/title&gt;&lt;secondary-title&gt;Singapore Med J&lt;/secondary-title&gt;&lt;/titles&gt;&lt;pages&gt;436-8&lt;/pages&gt;&lt;volume&gt;55&lt;/volume&gt;&lt;number&gt;8&lt;/number&gt;&lt;edition&gt;2014/09/06&lt;/edition&gt;&lt;keywords&gt;&lt;keyword&gt;Aged&lt;/keyword&gt;&lt;keyword&gt;Aged, 80 and over&lt;/keyword&gt;&lt;keyword&gt;Arthroplasty, Replacement, Hip&lt;/keyword&gt;&lt;keyword&gt;Asians&lt;/keyword&gt;&lt;keyword&gt;Cross-Sectional Studies&lt;/keyword&gt;&lt;keyword&gt;Female&lt;/keyword&gt;&lt;keyword&gt;Femur Head/*anatomy &amp;amp; histology/pathology&lt;/keyword&gt;&lt;keyword&gt;Humans&lt;/keyword&gt;&lt;keyword&gt;Malaysia&lt;/keyword&gt;&lt;keyword&gt;Male&lt;/keyword&gt;&lt;keyword&gt;Middle Aged&lt;/keyword&gt;&lt;keyword&gt;Reference Values&lt;/keyword&gt;&lt;keyword&gt;Retrospective Studies&lt;/keyword&gt;&lt;/keywords&gt;&lt;dates&gt;&lt;year&gt;2014&lt;/year&gt;&lt;pub-dates&gt;&lt;date&gt;Aug&lt;/date&gt;&lt;/pub-dates&gt;&lt;/dates&gt;&lt;isbn&gt;0037-5675 (Print)&amp;#xD;0037-5675 (Linking)&lt;/isbn&gt;&lt;accession-num&gt;25189306&lt;/accession-num&gt;&lt;urls&gt;&lt;related-urls&gt;&lt;url&gt;https://www.ncbi.nlm.nih.gov/pubmed/25189306&lt;/url&gt;&lt;/related-urls&gt;&lt;/urls&gt;&lt;custom2&gt;PMC4294094&lt;/custom2&gt;&lt;electronic-resource-num&gt;10.11622/smedj.2014103&lt;/electronic-resource-num&gt;&lt;/record&gt;&lt;/Cite&gt;&lt;/EndNote&gt;</w:instrText>
      </w:r>
      <w:r w:rsidRPr="008762EF">
        <w:fldChar w:fldCharType="separate"/>
      </w:r>
      <w:r w:rsidR="00EE06F2">
        <w:rPr>
          <w:noProof/>
        </w:rPr>
        <w:t>(34)</w:t>
      </w:r>
      <w:r w:rsidRPr="008762EF">
        <w:fldChar w:fldCharType="end"/>
      </w:r>
      <w:r w:rsidRPr="008762EF">
        <w:t xml:space="preserve">. </w:t>
      </w:r>
    </w:p>
    <w:p w14:paraId="2174BE5C" w14:textId="77777777" w:rsidR="00781A06" w:rsidRDefault="00781A06" w:rsidP="00205433"/>
    <w:p w14:paraId="347D9076" w14:textId="58C77E06" w:rsidR="000E317D" w:rsidRDefault="008762EF" w:rsidP="00205433">
      <w:r w:rsidRPr="008762EF">
        <w:rPr>
          <w:color w:val="000000" w:themeColor="text1"/>
        </w:rPr>
        <w:t xml:space="preserve">The strengths of this study include its large sample size obtained through novel automated measures which have facilitated the description of DXA-derived hip geometry in </w:t>
      </w:r>
      <w:r w:rsidR="00866FC2">
        <w:rPr>
          <w:color w:val="000000" w:themeColor="text1"/>
        </w:rPr>
        <w:t xml:space="preserve">UK </w:t>
      </w:r>
      <w:r w:rsidR="0082556A">
        <w:rPr>
          <w:lang w:eastAsia="en-GB"/>
        </w:rPr>
        <w:t>Biobank</w:t>
      </w:r>
      <w:r w:rsidR="00B51055">
        <w:rPr>
          <w:color w:val="000000" w:themeColor="text1"/>
        </w:rPr>
        <w:t>, including the derivation of D</w:t>
      </w:r>
      <w:r w:rsidR="00781A06">
        <w:rPr>
          <w:color w:val="000000" w:themeColor="text1"/>
        </w:rPr>
        <w:t>F</w:t>
      </w:r>
      <w:r w:rsidR="00B51055">
        <w:rPr>
          <w:color w:val="000000" w:themeColor="text1"/>
        </w:rPr>
        <w:t xml:space="preserve">H which is </w:t>
      </w:r>
      <w:r w:rsidR="0075245B">
        <w:rPr>
          <w:color w:val="000000" w:themeColor="text1"/>
        </w:rPr>
        <w:t>not provided by existing HSA software</w:t>
      </w:r>
      <w:r w:rsidRPr="008762EF">
        <w:rPr>
          <w:color w:val="000000" w:themeColor="text1"/>
        </w:rPr>
        <w:t xml:space="preserve">. </w:t>
      </w:r>
      <w:r w:rsidR="00AE2EBB">
        <w:rPr>
          <w:color w:val="000000" w:themeColor="text1"/>
        </w:rPr>
        <w:t>A</w:t>
      </w:r>
      <w:r w:rsidR="005769FF" w:rsidRPr="00BD3D51">
        <w:rPr>
          <w:color w:val="000000" w:themeColor="text1"/>
        </w:rPr>
        <w:t xml:space="preserve"> sample </w:t>
      </w:r>
      <w:r w:rsidR="005769FF" w:rsidRPr="00BD3D51">
        <w:rPr>
          <w:color w:val="000000" w:themeColor="text1"/>
        </w:rPr>
        <w:lastRenderedPageBreak/>
        <w:t>size</w:t>
      </w:r>
      <w:r w:rsidR="001106F9" w:rsidRPr="00BD3D51">
        <w:rPr>
          <w:color w:val="000000" w:themeColor="text1"/>
        </w:rPr>
        <w:t xml:space="preserve"> </w:t>
      </w:r>
      <w:r w:rsidR="00AE2EBB">
        <w:rPr>
          <w:color w:val="000000" w:themeColor="text1"/>
        </w:rPr>
        <w:t xml:space="preserve">of this magnitude </w:t>
      </w:r>
      <w:r w:rsidR="00434452">
        <w:rPr>
          <w:color w:val="000000" w:themeColor="text1"/>
        </w:rPr>
        <w:t xml:space="preserve">paves the way for </w:t>
      </w:r>
      <w:r w:rsidR="005769FF" w:rsidRPr="00BD3D51">
        <w:rPr>
          <w:color w:val="000000" w:themeColor="text1"/>
        </w:rPr>
        <w:t>future</w:t>
      </w:r>
      <w:r w:rsidR="001106F9" w:rsidRPr="00BD3D51">
        <w:rPr>
          <w:color w:val="000000" w:themeColor="text1"/>
        </w:rPr>
        <w:t xml:space="preserve"> </w:t>
      </w:r>
      <w:r w:rsidR="00200678">
        <w:t>use of genetic epidemiological methods</w:t>
      </w:r>
      <w:r w:rsidR="009D6705">
        <w:t>,</w:t>
      </w:r>
      <w:r w:rsidR="00200678">
        <w:t xml:space="preserve"> </w:t>
      </w:r>
      <w:r w:rsidR="002016AF">
        <w:t>which</w:t>
      </w:r>
      <w:r w:rsidR="00831DEF">
        <w:t xml:space="preserve"> can</w:t>
      </w:r>
      <w:r w:rsidR="002016AF">
        <w:t xml:space="preserve"> add further understanding of aetiology </w:t>
      </w:r>
      <w:r w:rsidR="009D6705">
        <w:t xml:space="preserve">of hip shape </w:t>
      </w:r>
      <w:r w:rsidR="002016AF">
        <w:t xml:space="preserve">and </w:t>
      </w:r>
      <w:r w:rsidR="009D6705">
        <w:t xml:space="preserve">its role in the </w:t>
      </w:r>
      <w:r w:rsidR="00831DEF">
        <w:t>pathogenesis</w:t>
      </w:r>
      <w:r w:rsidR="009D6705">
        <w:t xml:space="preserve"> of HOA</w:t>
      </w:r>
      <w:r w:rsidR="00141DEA">
        <w:t xml:space="preserve"> </w:t>
      </w:r>
      <w:r w:rsidR="00141DEA">
        <w:fldChar w:fldCharType="begin">
          <w:fldData xml:space="preserve">PEVuZE5vdGU+PENpdGU+PEF1dGhvcj5GYWJlcjwvQXV0aG9yPjxZZWFyPjIwMjI8L1llYXI+PFJl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</w:fldData>
        </w:fldChar>
      </w:r>
      <w:r w:rsidR="003F63B2">
        <w:instrText xml:space="preserve"> ADDIN EN.CITE </w:instrText>
      </w:r>
      <w:r w:rsidR="003F63B2">
        <w:fldChar w:fldCharType="begin">
          <w:fldData xml:space="preserve">PEVuZE5vdGU+PENpdGU+PEF1dGhvcj5GYWJlcjwvQXV0aG9yPjxZZWFyPjIwMjI8L1llYXI+PFJl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</w:fldData>
        </w:fldChar>
      </w:r>
      <w:r w:rsidR="003F63B2">
        <w:instrText xml:space="preserve"> ADDIN EN.CITE.DATA </w:instrText>
      </w:r>
      <w:r w:rsidR="003F63B2">
        <w:fldChar w:fldCharType="end"/>
      </w:r>
      <w:r w:rsidR="00141DEA">
        <w:fldChar w:fldCharType="separate"/>
      </w:r>
      <w:r w:rsidR="00EE06F2">
        <w:rPr>
          <w:noProof/>
        </w:rPr>
        <w:t>(26, 35)</w:t>
      </w:r>
      <w:r w:rsidR="00141DEA">
        <w:fldChar w:fldCharType="end"/>
      </w:r>
      <w:r w:rsidR="00831DEF">
        <w:t>.</w:t>
      </w:r>
      <w:r w:rsidR="005769FF">
        <w:t xml:space="preserve"> </w:t>
      </w:r>
      <w:r w:rsidR="00203B42">
        <w:t xml:space="preserve">In addition, </w:t>
      </w:r>
      <w:r w:rsidR="00203B42" w:rsidRPr="00203B42">
        <w:t xml:space="preserve">this study showed how hip geometric measures are longitudinally associated with THR justifying further work to understand whether these measures could be combined with measures of DXA-derived radiographic HOA to better </w:t>
      </w:r>
      <w:r w:rsidR="008F1957">
        <w:t>understand</w:t>
      </w:r>
      <w:r w:rsidR="00203B42" w:rsidRPr="00203B42">
        <w:t xml:space="preserve"> THR risk. </w:t>
      </w:r>
      <w:r w:rsidR="00203B42">
        <w:t>Furthermore, t</w:t>
      </w:r>
      <w:r w:rsidR="005769FF">
        <w:t>he use of DXA scans which require lower radiation</w:t>
      </w:r>
      <w:r w:rsidR="005D59BA">
        <w:t xml:space="preserve"> exposure</w:t>
      </w:r>
      <w:r w:rsidR="00365F2A">
        <w:t xml:space="preserve"> than X-ray</w:t>
      </w:r>
      <w:r w:rsidR="00F37B51">
        <w:t>s</w:t>
      </w:r>
      <w:r w:rsidR="00365F2A">
        <w:t xml:space="preserve"> makes them more desirable for screening</w:t>
      </w:r>
      <w:r w:rsidR="00FA6C4E">
        <w:t xml:space="preserve"> </w:t>
      </w:r>
      <w:r w:rsidR="00331FBC">
        <w:fldChar w:fldCharType="begin">
          <w:fldData xml:space="preserve">PEVuZE5vdGU+PENpdGU+PEF1dGhvcj5Zb3NoaWRhPC9BdXRob3I+PFllYXI+MjAxNTwvWWVhcj48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==
</w:fldData>
        </w:fldChar>
      </w:r>
      <w:r w:rsidR="003F63B2">
        <w:instrText xml:space="preserve"> ADDIN EN.CITE </w:instrText>
      </w:r>
      <w:r w:rsidR="003F63B2">
        <w:fldChar w:fldCharType="begin">
          <w:fldData xml:space="preserve">PEVuZE5vdGU+PENpdGU+PEF1dGhvcj5Zb3NoaWRhPC9BdXRob3I+PFllYXI+MjAxNTwvWWVhcj48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==
</w:fldData>
        </w:fldChar>
      </w:r>
      <w:r w:rsidR="003F63B2">
        <w:instrText xml:space="preserve"> ADDIN EN.CITE.DATA </w:instrText>
      </w:r>
      <w:r w:rsidR="003F63B2">
        <w:fldChar w:fldCharType="end"/>
      </w:r>
      <w:r w:rsidR="00331FBC">
        <w:fldChar w:fldCharType="separate"/>
      </w:r>
      <w:r w:rsidR="00EE06F2">
        <w:rPr>
          <w:noProof/>
        </w:rPr>
        <w:t>(10, 36)</w:t>
      </w:r>
      <w:r w:rsidR="00331FBC">
        <w:fldChar w:fldCharType="end"/>
      </w:r>
      <w:r w:rsidR="00365F2A">
        <w:t>.</w:t>
      </w:r>
      <w:r w:rsidR="00831DEF">
        <w:t xml:space="preserve"> </w:t>
      </w:r>
    </w:p>
    <w:p w14:paraId="7B501573" w14:textId="77777777" w:rsidR="000E317D" w:rsidRDefault="000E317D" w:rsidP="00205433"/>
    <w:p w14:paraId="17C2B8AF" w14:textId="4D526441" w:rsidR="008E0B9B" w:rsidRDefault="00205433" w:rsidP="00205433">
      <w:r w:rsidRPr="008D1692">
        <w:t xml:space="preserve">There are </w:t>
      </w:r>
      <w:r w:rsidRPr="00C46854">
        <w:t>several limitations to this study. Firstly, this was an observational study, so we cannot infer causality. The</w:t>
      </w:r>
      <w:r w:rsidRPr="008D1692">
        <w:t xml:space="preserve"> </w:t>
      </w:r>
      <w:r w:rsidR="00866FC2">
        <w:t xml:space="preserve">UK </w:t>
      </w:r>
      <w:r w:rsidR="0082556A">
        <w:rPr>
          <w:lang w:eastAsia="en-GB"/>
        </w:rPr>
        <w:t>Biobank</w:t>
      </w:r>
      <w:r w:rsidRPr="008D1692">
        <w:t xml:space="preserve"> database contains predominantly Caucasian participants, limiting generalisability of findings </w:t>
      </w:r>
      <w:r>
        <w:t xml:space="preserve">to other populations </w:t>
      </w:r>
      <w:r w:rsidRPr="008D1692">
        <w:t xml:space="preserve">and warranting further research </w:t>
      </w:r>
      <w:r>
        <w:t>in more ethnically diverse settings</w:t>
      </w:r>
      <w:r w:rsidR="00B607AB">
        <w:t>.</w:t>
      </w:r>
      <w:r w:rsidR="0086355A">
        <w:t xml:space="preserve"> In </w:t>
      </w:r>
      <w:r w:rsidR="000E317D">
        <w:t>addition,</w:t>
      </w:r>
      <w:r w:rsidRPr="008D1692">
        <w:t xml:space="preserve"> the clinical outcomes examined</w:t>
      </w:r>
      <w:r w:rsidR="00755CE2">
        <w:t xml:space="preserve"> (HESOA and THR) were</w:t>
      </w:r>
      <w:r w:rsidRPr="008D1692">
        <w:t xml:space="preserve"> not side specific</w:t>
      </w:r>
      <w:r w:rsidR="006A3496">
        <w:t xml:space="preserve"> and this</w:t>
      </w:r>
      <w:r w:rsidRPr="008D1692">
        <w:t xml:space="preserve"> may </w:t>
      </w:r>
      <w:r w:rsidR="006A3496">
        <w:t>have</w:t>
      </w:r>
      <w:r w:rsidRPr="008D1692">
        <w:t xml:space="preserve"> </w:t>
      </w:r>
      <w:r w:rsidR="008744F1">
        <w:t>biased our</w:t>
      </w:r>
      <w:r w:rsidR="008744F1" w:rsidRPr="008D1692">
        <w:t xml:space="preserve"> </w:t>
      </w:r>
      <w:r w:rsidRPr="008D1692">
        <w:t>effect sizes</w:t>
      </w:r>
      <w:r w:rsidR="006A3496">
        <w:t xml:space="preserve"> towards the null</w:t>
      </w:r>
      <w:r w:rsidRPr="008D1692">
        <w:t>.</w:t>
      </w:r>
      <w:r w:rsidR="00BC2D29">
        <w:t xml:space="preserve"> </w:t>
      </w:r>
      <w:r w:rsidR="000E317D">
        <w:t>I</w:t>
      </w:r>
      <w:r w:rsidR="00A40201">
        <w:t xml:space="preserve">t was not possible to calculate neck-shaft angle or </w:t>
      </w:r>
      <w:r w:rsidR="00A31BCF">
        <w:t xml:space="preserve">femoral shaft width as the outline points did not extend distally below the lesser trochanter. </w:t>
      </w:r>
      <w:r w:rsidR="000A4B9C">
        <w:t xml:space="preserve">That said, prior studies suggested </w:t>
      </w:r>
      <w:r w:rsidR="00E133DA">
        <w:t>that the three parameters which were included may have the greatest relevance for hip OA</w:t>
      </w:r>
      <w:r w:rsidR="005D2BE5">
        <w:t xml:space="preserve"> </w:t>
      </w:r>
      <w:r w:rsidR="00E51959">
        <w:fldChar w:fldCharType="begin">
          <w:fldData xml:space="preserve">PEVuZE5vdGU+PENpdGU+PEF1dGhvcj5DYXN0YW5vLUJldGFuY291cnQ8L0F1dGhvcj48WWVhcj4y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</w:fldData>
        </w:fldChar>
      </w:r>
      <w:r w:rsidR="003F63B2">
        <w:instrText xml:space="preserve"> ADDIN EN.CITE </w:instrText>
      </w:r>
      <w:r w:rsidR="003F63B2">
        <w:fldChar w:fldCharType="begin">
          <w:fldData xml:space="preserve">PEVuZE5vdGU+PENpdGU+PEF1dGhvcj5DYXN0YW5vLUJldGFuY291cnQ8L0F1dGhvcj48WWVhcj4y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</w:fldData>
        </w:fldChar>
      </w:r>
      <w:r w:rsidR="003F63B2">
        <w:instrText xml:space="preserve"> ADDIN EN.CITE.DATA </w:instrText>
      </w:r>
      <w:r w:rsidR="003F63B2">
        <w:fldChar w:fldCharType="end"/>
      </w:r>
      <w:r w:rsidR="00E51959">
        <w:fldChar w:fldCharType="separate"/>
      </w:r>
      <w:r w:rsidR="00EE06F2">
        <w:rPr>
          <w:noProof/>
        </w:rPr>
        <w:t>(6, 7, 23)</w:t>
      </w:r>
      <w:r w:rsidR="00E51959">
        <w:fldChar w:fldCharType="end"/>
      </w:r>
      <w:r w:rsidR="000A4B9C">
        <w:t>.</w:t>
      </w:r>
      <w:r w:rsidR="00247161">
        <w:t xml:space="preserve"> </w:t>
      </w:r>
      <w:r w:rsidR="00247161" w:rsidRPr="00EE06F2">
        <w:t>Finally, al</w:t>
      </w:r>
      <w:r w:rsidR="00247161" w:rsidRPr="002B1CC2">
        <w:t xml:space="preserve">though HSA is an established methodology for deriving hip geometry, we were keen to explore the role of </w:t>
      </w:r>
      <w:r w:rsidR="00E133DA" w:rsidRPr="002B1CC2">
        <w:t>DFH, which is not calculated by HSA</w:t>
      </w:r>
      <w:r w:rsidR="000E317D" w:rsidRPr="002B1CC2">
        <w:t xml:space="preserve">. </w:t>
      </w:r>
      <w:r w:rsidR="00E133DA" w:rsidRPr="002B1CC2">
        <w:t xml:space="preserve">Therefore, we developed a bespoke platform for deriving FNW, HAL and DFH </w:t>
      </w:r>
      <w:r w:rsidR="000E317D" w:rsidRPr="002B1CC2">
        <w:t>from 85 points outlining the proximal femur and acetabulum</w:t>
      </w:r>
      <w:r w:rsidR="00247161" w:rsidRPr="002B1CC2">
        <w:t>. Reassuringly, FNW and HAL</w:t>
      </w:r>
      <w:r w:rsidR="000E317D" w:rsidRPr="002B1CC2">
        <w:t xml:space="preserve"> </w:t>
      </w:r>
      <w:r w:rsidR="00247161" w:rsidRPr="002B1CC2">
        <w:t xml:space="preserve">generated </w:t>
      </w:r>
      <w:r w:rsidR="000E317D" w:rsidRPr="002B1CC2">
        <w:t xml:space="preserve">by both methods </w:t>
      </w:r>
      <w:r w:rsidR="00247161" w:rsidRPr="002B1CC2">
        <w:t>correlated closely in a subset of participants.</w:t>
      </w:r>
    </w:p>
    <w:p w14:paraId="34248768" w14:textId="77777777" w:rsidR="00855642" w:rsidRPr="008D1692" w:rsidRDefault="00855642" w:rsidP="00205433"/>
    <w:p w14:paraId="08FC67D3" w14:textId="1345A41A" w:rsidR="00253610" w:rsidRDefault="00E11AC4" w:rsidP="003D6BB8">
      <w:r>
        <w:t xml:space="preserve">In conclusion, </w:t>
      </w:r>
      <w:r w:rsidR="00237194">
        <w:t xml:space="preserve">three </w:t>
      </w:r>
      <w:r w:rsidR="006B02DF">
        <w:t>geometric parameter</w:t>
      </w:r>
      <w:r w:rsidR="00237194">
        <w:t>s</w:t>
      </w:r>
      <w:r w:rsidR="00205433" w:rsidRPr="00205433">
        <w:t xml:space="preserve"> </w:t>
      </w:r>
      <w:r w:rsidR="00237194">
        <w:t>(</w:t>
      </w:r>
      <w:r w:rsidR="000520A3">
        <w:t>FNW</w:t>
      </w:r>
      <w:r w:rsidR="00205433" w:rsidRPr="00205433">
        <w:t>, DFH and HAL</w:t>
      </w:r>
      <w:r w:rsidR="00237194">
        <w:t>) were automatically derived</w:t>
      </w:r>
      <w:r w:rsidR="00205433" w:rsidRPr="00205433">
        <w:t xml:space="preserve"> from high resolution DXA scans </w:t>
      </w:r>
      <w:r w:rsidR="00237194">
        <w:t xml:space="preserve">in </w:t>
      </w:r>
      <w:r w:rsidR="00866FC2">
        <w:t xml:space="preserve">UK </w:t>
      </w:r>
      <w:r w:rsidR="0082556A">
        <w:rPr>
          <w:lang w:eastAsia="en-GB"/>
        </w:rPr>
        <w:t>Biobank</w:t>
      </w:r>
      <w:r w:rsidR="00205433" w:rsidRPr="00205433">
        <w:t xml:space="preserve">. </w:t>
      </w:r>
      <w:r w:rsidR="009414BD">
        <w:t>I</w:t>
      </w:r>
      <w:r w:rsidR="006B3960">
        <w:t>ncorporating the</w:t>
      </w:r>
      <w:r w:rsidR="00D87877">
        <w:t>ir</w:t>
      </w:r>
      <w:r w:rsidR="006B3960">
        <w:t xml:space="preserve"> inter-relatedness into regression models, </w:t>
      </w:r>
      <w:r w:rsidR="00205433" w:rsidRPr="00205433">
        <w:t xml:space="preserve">strong independent associations were observed between </w:t>
      </w:r>
      <w:r w:rsidR="000520A3">
        <w:t>FNW</w:t>
      </w:r>
      <w:r w:rsidR="00205433" w:rsidRPr="00205433">
        <w:t xml:space="preserve"> and </w:t>
      </w:r>
      <w:r w:rsidR="00726B19">
        <w:t xml:space="preserve">HOA </w:t>
      </w:r>
      <w:r w:rsidR="00726B19">
        <w:lastRenderedPageBreak/>
        <w:t>outcomes (</w:t>
      </w:r>
      <w:r w:rsidR="002948BD">
        <w:t>radiographic HOA</w:t>
      </w:r>
      <w:r w:rsidR="00726B19">
        <w:t>, HESOA and THR)</w:t>
      </w:r>
      <w:r w:rsidR="00205433" w:rsidRPr="00205433">
        <w:t xml:space="preserve">. </w:t>
      </w:r>
      <w:r w:rsidR="00310174">
        <w:t>Weaker</w:t>
      </w:r>
      <w:r w:rsidR="00310174" w:rsidRPr="00205433">
        <w:t xml:space="preserve"> </w:t>
      </w:r>
      <w:r w:rsidR="00205433" w:rsidRPr="00205433">
        <w:t>independent associations were seen between DFH</w:t>
      </w:r>
      <w:r w:rsidR="00CC7961">
        <w:t xml:space="preserve"> and HAL</w:t>
      </w:r>
      <w:r w:rsidR="00205433" w:rsidRPr="00205433">
        <w:t xml:space="preserve">, and </w:t>
      </w:r>
      <w:r w:rsidR="002948BD">
        <w:t>radiographic HOA</w:t>
      </w:r>
      <w:r w:rsidR="00205433" w:rsidRPr="00205433">
        <w:t xml:space="preserve">. </w:t>
      </w:r>
      <w:r w:rsidR="007F7EED">
        <w:t xml:space="preserve">This work paves the way for clinical translation as it </w:t>
      </w:r>
      <w:r w:rsidR="007E1579">
        <w:t>suggests</w:t>
      </w:r>
      <w:r w:rsidR="007F7EED">
        <w:t xml:space="preserve"> </w:t>
      </w:r>
      <w:r w:rsidR="006B02DF">
        <w:t>geometric parameter</w:t>
      </w:r>
      <w:r w:rsidR="00EC5748">
        <w:t xml:space="preserve">s </w:t>
      </w:r>
      <w:r w:rsidR="00EC26E2">
        <w:t xml:space="preserve">derived from DXA are </w:t>
      </w:r>
      <w:r w:rsidR="00EC5748">
        <w:t>associated with HOA</w:t>
      </w:r>
      <w:r w:rsidR="00D87877">
        <w:t xml:space="preserve">, </w:t>
      </w:r>
      <w:r w:rsidR="00BD0939">
        <w:t xml:space="preserve">including </w:t>
      </w:r>
      <w:r w:rsidR="00D87877">
        <w:t xml:space="preserve">the </w:t>
      </w:r>
      <w:r w:rsidR="00BD0939">
        <w:t>risk of future hip replacement</w:t>
      </w:r>
      <w:r w:rsidR="00447F8B">
        <w:t>,</w:t>
      </w:r>
      <w:r w:rsidR="002B78A2">
        <w:t xml:space="preserve"> but further work is needed to understand how to combine measures of hip morphology </w:t>
      </w:r>
      <w:r w:rsidR="00447F8B">
        <w:t xml:space="preserve">to better </w:t>
      </w:r>
      <w:r w:rsidR="005B71D0">
        <w:t>understand</w:t>
      </w:r>
      <w:r w:rsidR="00691531">
        <w:t xml:space="preserve"> </w:t>
      </w:r>
      <w:r w:rsidR="00447F8B">
        <w:t>HOA risk and progression.</w:t>
      </w:r>
      <w:r w:rsidR="00D70FC5">
        <w:t xml:space="preserve"> </w:t>
      </w:r>
      <w:r w:rsidR="00253610">
        <w:br w:type="page"/>
      </w:r>
    </w:p>
    <w:p w14:paraId="54F0C3B4" w14:textId="77777777" w:rsidR="006E1E64" w:rsidRPr="006E1E64" w:rsidRDefault="006E1E64" w:rsidP="006E1E64">
      <w:r w:rsidRPr="006E1E64">
        <w:lastRenderedPageBreak/>
        <w:t>Acknowledgements:</w:t>
      </w:r>
    </w:p>
    <w:p w14:paraId="3390A2F7" w14:textId="396FD5A0" w:rsidR="006E1E64" w:rsidRPr="006E1E64" w:rsidRDefault="006E1E64" w:rsidP="006E1E64">
      <w:r w:rsidRPr="006E1E64">
        <w:t xml:space="preserve">This work has been conducted using the UK Biobank resource, access application 17295. </w:t>
      </w:r>
    </w:p>
    <w:p w14:paraId="35D72150" w14:textId="7125D839" w:rsidR="00144AB5" w:rsidRDefault="00144AB5" w:rsidP="00732B64"/>
    <w:p w14:paraId="4EC8A609" w14:textId="259A91C6" w:rsidR="006E1E64" w:rsidRPr="006E1E64" w:rsidRDefault="006E1E64" w:rsidP="00732B64">
      <w:r w:rsidRPr="006E1E64">
        <w:t>Author contributions:</w:t>
      </w:r>
    </w:p>
    <w:p w14:paraId="02968BFA" w14:textId="1EB6FEEC" w:rsidR="006E1E64" w:rsidRPr="006E1E64" w:rsidRDefault="006E1E64" w:rsidP="00405B0A">
      <w:pPr>
        <w:jc w:val="left"/>
        <w:rPr>
          <w:lang w:val="en-US"/>
        </w:rPr>
      </w:pPr>
      <w:r w:rsidRPr="006E1E64">
        <w:rPr>
          <w:lang w:val="en-US"/>
        </w:rPr>
        <w:t>All authors have made significant contributions to the conception and design of this study, the acquisition of data, its analysis and interpretation. All authors helped draft the article before approving the final version of this manuscript.</w:t>
      </w:r>
      <w:r w:rsidR="00732B64">
        <w:rPr>
          <w:lang w:val="en-US"/>
        </w:rPr>
        <w:t xml:space="preserve"> Sophie Heppenstall</w:t>
      </w:r>
      <w:r w:rsidRPr="006E1E64">
        <w:rPr>
          <w:lang w:val="en-US"/>
        </w:rPr>
        <w:t xml:space="preserve"> (</w:t>
      </w:r>
      <w:r w:rsidR="00732B64">
        <w:rPr>
          <w:lang w:val="en-US"/>
        </w:rPr>
        <w:t>sophie.heppenstall.2018</w:t>
      </w:r>
      <w:r w:rsidRPr="006E1E64">
        <w:rPr>
          <w:lang w:val="en-US"/>
        </w:rPr>
        <w:t xml:space="preserve">@bristol.ac.uk) takes responsibility for the integrity of the work in its entirety.  </w:t>
      </w:r>
    </w:p>
    <w:p w14:paraId="6484AE17" w14:textId="77777777" w:rsidR="006E1E64" w:rsidRPr="006E1E64" w:rsidRDefault="006E1E64" w:rsidP="006E1E64"/>
    <w:p w14:paraId="51179202" w14:textId="77777777" w:rsidR="006E1E64" w:rsidRPr="006E1E64" w:rsidRDefault="006E1E64" w:rsidP="006E1E64">
      <w:r w:rsidRPr="006E1E64">
        <w:t>Role of the funding source:</w:t>
      </w:r>
    </w:p>
    <w:p w14:paraId="4BDFD314" w14:textId="5B0D90DE" w:rsidR="002F75A1" w:rsidRPr="002F75A1" w:rsidRDefault="008C5925" w:rsidP="002F75A1">
      <w:pPr>
        <w:rPr>
          <w:rFonts w:cs="Times New Roman"/>
        </w:rPr>
      </w:pPr>
      <w:r w:rsidRPr="003D6BB8">
        <w:rPr>
          <w:rFonts w:cs="Times New Roman"/>
        </w:rPr>
        <w:t>S</w:t>
      </w:r>
      <w:r w:rsidR="002F75A1">
        <w:rPr>
          <w:rFonts w:cs="Times New Roman"/>
        </w:rPr>
        <w:t>V</w:t>
      </w:r>
      <w:r w:rsidR="00AB573C" w:rsidRPr="003D6BB8">
        <w:rPr>
          <w:rFonts w:cs="Times New Roman"/>
        </w:rPr>
        <w:t xml:space="preserve">H was </w:t>
      </w:r>
      <w:r w:rsidR="00AE3B1E">
        <w:rPr>
          <w:rFonts w:cs="Times New Roman"/>
        </w:rPr>
        <w:t xml:space="preserve">a </w:t>
      </w:r>
      <w:r w:rsidR="00AB573C" w:rsidRPr="003D6BB8">
        <w:rPr>
          <w:rFonts w:cs="Times New Roman"/>
        </w:rPr>
        <w:t xml:space="preserve">self-funded </w:t>
      </w:r>
      <w:r w:rsidR="00F93003" w:rsidRPr="003D6BB8">
        <w:rPr>
          <w:rFonts w:cs="Times New Roman"/>
        </w:rPr>
        <w:t xml:space="preserve">undergraduate student </w:t>
      </w:r>
      <w:r w:rsidR="00AB573C" w:rsidRPr="003D6BB8">
        <w:rPr>
          <w:rFonts w:cs="Times New Roman"/>
        </w:rPr>
        <w:t xml:space="preserve">for this work. </w:t>
      </w:r>
      <w:r w:rsidR="006E1E64" w:rsidRPr="003D6BB8">
        <w:rPr>
          <w:rFonts w:cs="Times New Roman"/>
        </w:rPr>
        <w:t>RE, MF, FS are supported, a</w:t>
      </w:r>
      <w:r w:rsidR="002F75A1">
        <w:rPr>
          <w:rFonts w:cs="Times New Roman"/>
        </w:rPr>
        <w:t>n</w:t>
      </w:r>
      <w:r w:rsidR="006E1E64" w:rsidRPr="003D6BB8">
        <w:rPr>
          <w:rFonts w:cs="Times New Roman"/>
        </w:rPr>
        <w:t xml:space="preserve">d this work is funded by a </w:t>
      </w:r>
      <w:proofErr w:type="spellStart"/>
      <w:r w:rsidR="006E1E64" w:rsidRPr="003D6BB8">
        <w:rPr>
          <w:rFonts w:cs="Times New Roman"/>
        </w:rPr>
        <w:t>Wellcome</w:t>
      </w:r>
      <w:proofErr w:type="spellEnd"/>
      <w:r w:rsidR="006E1E64" w:rsidRPr="003D6BB8">
        <w:rPr>
          <w:rFonts w:cs="Times New Roman"/>
        </w:rPr>
        <w:t xml:space="preserve"> Trust collaborative award (reference number 209233</w:t>
      </w:r>
      <w:r w:rsidR="002F75A1">
        <w:rPr>
          <w:rFonts w:cs="Times New Roman"/>
        </w:rPr>
        <w:t>).</w:t>
      </w:r>
      <w:r w:rsidR="002F75A1" w:rsidRPr="002F75A1">
        <w:rPr>
          <w:rFonts w:eastAsia="Times New Roman" w:cs="Times New Roman"/>
          <w:color w:val="000000"/>
        </w:rPr>
        <w:t xml:space="preserve"> </w:t>
      </w:r>
      <w:r w:rsidR="002F75A1" w:rsidRPr="002F75A1">
        <w:rPr>
          <w:rFonts w:cs="Times New Roman"/>
        </w:rPr>
        <w:t xml:space="preserve">This research was funded in whole, or in part, by the </w:t>
      </w:r>
      <w:proofErr w:type="spellStart"/>
      <w:r w:rsidR="002F75A1" w:rsidRPr="002F75A1">
        <w:rPr>
          <w:rFonts w:cs="Times New Roman"/>
        </w:rPr>
        <w:t>Wellcome</w:t>
      </w:r>
      <w:proofErr w:type="spellEnd"/>
      <w:r w:rsidR="002F75A1" w:rsidRPr="002F75A1">
        <w:rPr>
          <w:rFonts w:cs="Times New Roman"/>
        </w:rPr>
        <w:t xml:space="preserve"> Trust [Grant number 223267/Z/21/Z]. </w:t>
      </w:r>
      <w:proofErr w:type="gramStart"/>
      <w:r w:rsidR="002F75A1" w:rsidRPr="002F75A1">
        <w:rPr>
          <w:rFonts w:cs="Times New Roman"/>
        </w:rPr>
        <w:t>For the purpose of</w:t>
      </w:r>
      <w:proofErr w:type="gramEnd"/>
      <w:r w:rsidR="002F75A1" w:rsidRPr="002F75A1">
        <w:rPr>
          <w:rFonts w:cs="Times New Roman"/>
        </w:rPr>
        <w:t xml:space="preserve"> open access, the author has applied a CC BY public copyright licence to any Author Accepted Manuscript version arising from this submission.</w:t>
      </w:r>
    </w:p>
    <w:p w14:paraId="1049258E" w14:textId="2DF92608" w:rsidR="006E1E64" w:rsidRPr="002B1CC2" w:rsidRDefault="00D8391A" w:rsidP="006E1E64">
      <w:pPr>
        <w:rPr>
          <w:rFonts w:cs="Times New Roman"/>
          <w:color w:val="212121"/>
          <w:shd w:val="clear" w:color="auto" w:fill="FFFFFF"/>
        </w:rPr>
      </w:pPr>
      <w:r w:rsidRPr="00D8391A">
        <w:rPr>
          <w:rFonts w:cs="Times New Roman"/>
          <w:color w:val="212121"/>
          <w:shd w:val="clear" w:color="auto" w:fill="FFFFFF"/>
        </w:rPr>
        <w:t xml:space="preserve">CL was funded by a Sir Henry Dale Fellowship jointly funded by the </w:t>
      </w:r>
      <w:proofErr w:type="spellStart"/>
      <w:r w:rsidRPr="00D8391A">
        <w:rPr>
          <w:rFonts w:cs="Times New Roman"/>
          <w:color w:val="212121"/>
          <w:shd w:val="clear" w:color="auto" w:fill="FFFFFF"/>
        </w:rPr>
        <w:t>Wellcome</w:t>
      </w:r>
      <w:proofErr w:type="spellEnd"/>
      <w:r w:rsidRPr="00D8391A">
        <w:rPr>
          <w:rFonts w:cs="Times New Roman"/>
          <w:color w:val="212121"/>
          <w:shd w:val="clear" w:color="auto" w:fill="FFFFFF"/>
        </w:rPr>
        <w:t xml:space="preserve"> Trust and the Royal Society (223267/Z/21/Z).</w:t>
      </w:r>
      <w:r>
        <w:rPr>
          <w:rFonts w:cs="Times New Roman"/>
          <w:color w:val="212121"/>
          <w:shd w:val="clear" w:color="auto" w:fill="FFFFFF"/>
        </w:rPr>
        <w:t xml:space="preserve"> </w:t>
      </w:r>
      <w:r w:rsidR="006E1E64" w:rsidRPr="003D6BB8">
        <w:rPr>
          <w:rFonts w:cs="Times New Roman"/>
        </w:rPr>
        <w:t>NCH acknowledges support</w:t>
      </w:r>
      <w:r w:rsidR="006E1E64" w:rsidRPr="006E1E64">
        <w:t xml:space="preserve"> from the MRC and NIHR Southampton Biomedical Research Centre, University of </w:t>
      </w:r>
      <w:proofErr w:type="gramStart"/>
      <w:r w:rsidR="006E1E64" w:rsidRPr="006E1E64">
        <w:t>Southampton</w:t>
      </w:r>
      <w:proofErr w:type="gramEnd"/>
      <w:r w:rsidR="006E1E64" w:rsidRPr="006E1E64">
        <w:t xml:space="preserve"> and University Hospital Southampton. BGF, MF &amp; JHT work in the MRC Integrative Epidemiology Unit at the University of Bristol, which is supported by the MRC (MC_UU_00011/1).</w:t>
      </w:r>
      <w:r w:rsidR="008C5925">
        <w:t xml:space="preserve"> </w:t>
      </w:r>
      <w:r w:rsidR="008C5925" w:rsidRPr="006E1E64">
        <w:t xml:space="preserve">BGF </w:t>
      </w:r>
      <w:r w:rsidR="009E0DE7">
        <w:t xml:space="preserve">is a National Institute for Health and Care Research Academic Clinical Lecturer and </w:t>
      </w:r>
      <w:r w:rsidR="00144AB5">
        <w:t>was</w:t>
      </w:r>
      <w:r w:rsidR="009E0DE7">
        <w:t xml:space="preserve"> previously</w:t>
      </w:r>
      <w:r w:rsidR="008C5925" w:rsidRPr="006E1E64">
        <w:t xml:space="preserve"> supported by a Medical Research Council (MRC) clinical research training fellowship (MR/S021280/1).</w:t>
      </w:r>
      <w:r w:rsidR="006E1E64" w:rsidRPr="006E1E64">
        <w:t xml:space="preserve"> No funders had any role in the study design, collection, </w:t>
      </w:r>
      <w:proofErr w:type="gramStart"/>
      <w:r w:rsidR="006E1E64" w:rsidRPr="006E1E64">
        <w:t>analysis</w:t>
      </w:r>
      <w:proofErr w:type="gramEnd"/>
      <w:r w:rsidR="006E1E64" w:rsidRPr="006E1E64">
        <w:t xml:space="preserve"> </w:t>
      </w:r>
      <w:r w:rsidR="006E1E64" w:rsidRPr="006E1E64">
        <w:lastRenderedPageBreak/>
        <w:t>and interpretation of data; in the writing of the manuscript; and in the decision to submit the manuscript for publication.</w:t>
      </w:r>
    </w:p>
    <w:p w14:paraId="61326F5B" w14:textId="77777777" w:rsidR="006E1E64" w:rsidRPr="006E1E64" w:rsidRDefault="006E1E64" w:rsidP="006E1E64"/>
    <w:p w14:paraId="66E6EDCB" w14:textId="77777777" w:rsidR="006E1E64" w:rsidRPr="006E1E64" w:rsidRDefault="006E1E64" w:rsidP="006E1E64">
      <w:r w:rsidRPr="006E1E64">
        <w:t>Competing interest statement:</w:t>
      </w:r>
    </w:p>
    <w:p w14:paraId="75463E9F" w14:textId="00035E62" w:rsidR="00D876E2" w:rsidRDefault="006E1E64" w:rsidP="00217F85">
      <w:r w:rsidRPr="006E1E64">
        <w:t xml:space="preserve">TC &amp; CL have a patent </w:t>
      </w:r>
      <w:r w:rsidR="00F358AD">
        <w:t>i</w:t>
      </w:r>
      <w:r w:rsidRPr="006E1E64">
        <w:t xml:space="preserve">mage processing apparatus and method for fitting a deformable shape model to an image using random forest regression voting. This is licensed with royalties to </w:t>
      </w:r>
      <w:proofErr w:type="spellStart"/>
      <w:r w:rsidRPr="006E1E64">
        <w:t>Optasia</w:t>
      </w:r>
      <w:proofErr w:type="spellEnd"/>
      <w:r w:rsidRPr="006E1E64">
        <w:t xml:space="preserve"> Medical. NH reports consultancy fees and honoraria from UCB, Amgen, Kyowa Kirin, Thornton Ross, Consilient.</w:t>
      </w:r>
    </w:p>
    <w:p w14:paraId="7ED5446F" w14:textId="423E90CF" w:rsidR="00AB573C" w:rsidRDefault="00AB573C">
      <w:pPr>
        <w:spacing w:line="240" w:lineRule="auto"/>
        <w:jc w:val="left"/>
      </w:pPr>
      <w:r>
        <w:br w:type="page"/>
      </w:r>
    </w:p>
    <w:p w14:paraId="38681605" w14:textId="6D3C5341" w:rsidR="004D7D92" w:rsidRPr="008E0B9B" w:rsidRDefault="00557D02" w:rsidP="008F1957">
      <w:pPr>
        <w:rPr>
          <w:lang w:val="de-DE"/>
        </w:rPr>
      </w:pPr>
      <w:r w:rsidRPr="008E0B9B">
        <w:rPr>
          <w:lang w:val="de-DE"/>
        </w:rPr>
        <w:lastRenderedPageBreak/>
        <w:t>References</w:t>
      </w:r>
    </w:p>
    <w:p w14:paraId="58986389" w14:textId="77777777" w:rsidR="00466D13" w:rsidRPr="00466D13" w:rsidRDefault="004D7D92" w:rsidP="008F1957">
      <w:pPr>
        <w:pStyle w:val="EndNoteBibliography"/>
        <w:spacing w:line="480" w:lineRule="auto"/>
        <w:rPr>
          <w:noProof/>
        </w:rPr>
      </w:pPr>
      <w:r>
        <w:fldChar w:fldCharType="begin"/>
      </w:r>
      <w:r w:rsidRPr="008E0B9B">
        <w:rPr>
          <w:lang w:val="de-DE"/>
        </w:rPr>
        <w:instrText xml:space="preserve"> ADDIN EN.REFLIST </w:instrText>
      </w:r>
      <w:r>
        <w:fldChar w:fldCharType="separate"/>
      </w:r>
      <w:r w:rsidR="00466D13" w:rsidRPr="00466D13">
        <w:rPr>
          <w:noProof/>
        </w:rPr>
        <w:t>1.</w:t>
      </w:r>
      <w:r w:rsidR="00466D13" w:rsidRPr="00466D13">
        <w:rPr>
          <w:noProof/>
        </w:rPr>
        <w:tab/>
        <w:t>Hunter DJ, Bierma-Zeinstra S. Osteoarthritis. Lancet. 2019;393(10182):1745-59.</w:t>
      </w:r>
    </w:p>
    <w:p w14:paraId="63571DF8" w14:textId="77777777" w:rsidR="00466D13" w:rsidRPr="00466D13" w:rsidRDefault="00466D13" w:rsidP="008F1957">
      <w:pPr>
        <w:pStyle w:val="EndNoteBibliography"/>
        <w:spacing w:line="480" w:lineRule="auto"/>
        <w:rPr>
          <w:noProof/>
        </w:rPr>
      </w:pPr>
      <w:r w:rsidRPr="00466D13">
        <w:rPr>
          <w:noProof/>
        </w:rPr>
        <w:t>2.</w:t>
      </w:r>
      <w:r w:rsidRPr="00466D13">
        <w:rPr>
          <w:noProof/>
        </w:rPr>
        <w:tab/>
        <w:t>Doherty M, Courtney P, Doherty S, Jenkins W, Maciewicz RA, Muir K, et al. Nonspherical femoral head shape (pistol grip deformity), neck shaft angle, and risk of hip osteoarthritis: a case-control study. Arthritis Rheum. 2008;58(10):3172-82.</w:t>
      </w:r>
    </w:p>
    <w:p w14:paraId="1DADA787" w14:textId="77777777" w:rsidR="00466D13" w:rsidRPr="00466D13" w:rsidRDefault="00466D13" w:rsidP="008F1957">
      <w:pPr>
        <w:pStyle w:val="EndNoteBibliography"/>
        <w:spacing w:line="480" w:lineRule="auto"/>
        <w:rPr>
          <w:noProof/>
        </w:rPr>
      </w:pPr>
      <w:r w:rsidRPr="00466D13">
        <w:rPr>
          <w:noProof/>
        </w:rPr>
        <w:t>3.</w:t>
      </w:r>
      <w:r w:rsidRPr="00466D13">
        <w:rPr>
          <w:noProof/>
        </w:rPr>
        <w:tab/>
        <w:t>McWilliams DF, Doherty SA, Jenkins WD, Maciewicz RA, Muir KR, Zhang W, et al. Mild acetabular dysplasia and risk of osteoarthritis of the hip: a case-control study. Ann Rheum Dis. 2010;69(10):1774-8.</w:t>
      </w:r>
    </w:p>
    <w:p w14:paraId="2D10F245" w14:textId="77777777" w:rsidR="00466D13" w:rsidRPr="00466D13" w:rsidRDefault="00466D13" w:rsidP="008F1957">
      <w:pPr>
        <w:pStyle w:val="EndNoteBibliography"/>
        <w:spacing w:line="480" w:lineRule="auto"/>
        <w:rPr>
          <w:noProof/>
        </w:rPr>
      </w:pPr>
      <w:r w:rsidRPr="00466D13">
        <w:rPr>
          <w:noProof/>
        </w:rPr>
        <w:t>4.</w:t>
      </w:r>
      <w:r w:rsidRPr="00466D13">
        <w:rPr>
          <w:noProof/>
        </w:rPr>
        <w:tab/>
        <w:t>Nicholls AS, Kiran A, Pollard TC, Hart DJ, Arden CP, Spector T, et al. The association between hip morphology parameters and nineteen-year risk of end-stage osteoarthritis of the hip: a nested case-control study. Arthritis Rheum. 2011;63(11):3392-400.</w:t>
      </w:r>
    </w:p>
    <w:p w14:paraId="52083DC0" w14:textId="77777777" w:rsidR="00466D13" w:rsidRPr="00466D13" w:rsidRDefault="00466D13" w:rsidP="008F1957">
      <w:pPr>
        <w:pStyle w:val="EndNoteBibliography"/>
        <w:spacing w:line="480" w:lineRule="auto"/>
        <w:rPr>
          <w:noProof/>
        </w:rPr>
      </w:pPr>
      <w:r w:rsidRPr="00466D13">
        <w:rPr>
          <w:noProof/>
        </w:rPr>
        <w:t>5.</w:t>
      </w:r>
      <w:r w:rsidRPr="00466D13">
        <w:rPr>
          <w:noProof/>
        </w:rPr>
        <w:tab/>
        <w:t>Murray RO. The aetiology of primary osteoarthritis of the hip. Br J Radiol. 1965;38(455):810-24.</w:t>
      </w:r>
    </w:p>
    <w:p w14:paraId="21877863" w14:textId="77777777" w:rsidR="00466D13" w:rsidRPr="00466D13" w:rsidRDefault="00466D13" w:rsidP="008F1957">
      <w:pPr>
        <w:pStyle w:val="EndNoteBibliography"/>
        <w:spacing w:line="480" w:lineRule="auto"/>
        <w:rPr>
          <w:noProof/>
        </w:rPr>
      </w:pPr>
      <w:r w:rsidRPr="00466D13">
        <w:rPr>
          <w:noProof/>
        </w:rPr>
        <w:t>6.</w:t>
      </w:r>
      <w:r w:rsidRPr="00466D13">
        <w:rPr>
          <w:noProof/>
        </w:rPr>
        <w:tab/>
        <w:t>Castano-Betancourt MC, Van Meurs JB, Bierma-Zeinstra S, Rivadeneira F, Hofman A, Weinans H, et al. The contribution of hip geometry to the prediction of hip osteoarthritis. Osteoarthritis Cartilage. 2013;21(10):1530-6.</w:t>
      </w:r>
    </w:p>
    <w:p w14:paraId="341A803D" w14:textId="77777777" w:rsidR="00466D13" w:rsidRPr="00466D13" w:rsidRDefault="00466D13" w:rsidP="008F1957">
      <w:pPr>
        <w:pStyle w:val="EndNoteBibliography"/>
        <w:spacing w:line="480" w:lineRule="auto"/>
        <w:rPr>
          <w:noProof/>
        </w:rPr>
      </w:pPr>
      <w:r w:rsidRPr="00466D13">
        <w:rPr>
          <w:noProof/>
        </w:rPr>
        <w:t>7.</w:t>
      </w:r>
      <w:r w:rsidRPr="00466D13">
        <w:rPr>
          <w:noProof/>
        </w:rPr>
        <w:tab/>
        <w:t>Javaid MK, Lane NE, Mackey DC, Lui LY, Arden NK, Beck TJ, et al. Changes in proximal femoral mineral geometry precede the onset of radiographic hip osteoarthritis: The study of osteoporotic fractures. Arthritis Rheum. 2009;60(7):2028-36.</w:t>
      </w:r>
    </w:p>
    <w:p w14:paraId="55E4B508" w14:textId="77777777" w:rsidR="00466D13" w:rsidRPr="00466D13" w:rsidRDefault="00466D13" w:rsidP="008F1957">
      <w:pPr>
        <w:pStyle w:val="EndNoteBibliography"/>
        <w:spacing w:line="480" w:lineRule="auto"/>
        <w:rPr>
          <w:noProof/>
        </w:rPr>
      </w:pPr>
      <w:r w:rsidRPr="00466D13">
        <w:rPr>
          <w:noProof/>
        </w:rPr>
        <w:t>8.</w:t>
      </w:r>
      <w:r w:rsidRPr="00466D13">
        <w:rPr>
          <w:noProof/>
        </w:rPr>
        <w:tab/>
        <w:t>Pavlova AV, Saunders FR, Muthuri SG, Gregory JS, Barr RJ, Martin KR, et al. Statistical shape modelling of hip and lumbar spine morphology and their relationship in the MRC National Survey of Health and Development. J Anat. 2017;231(2):248-59.</w:t>
      </w:r>
    </w:p>
    <w:p w14:paraId="4DCA2095" w14:textId="77777777" w:rsidR="00466D13" w:rsidRPr="00466D13" w:rsidRDefault="00466D13" w:rsidP="008F1957">
      <w:pPr>
        <w:pStyle w:val="EndNoteBibliography"/>
        <w:spacing w:line="480" w:lineRule="auto"/>
        <w:rPr>
          <w:noProof/>
        </w:rPr>
      </w:pPr>
      <w:r w:rsidRPr="00466D13">
        <w:rPr>
          <w:noProof/>
        </w:rPr>
        <w:t>9.</w:t>
      </w:r>
      <w:r w:rsidRPr="00466D13">
        <w:rPr>
          <w:noProof/>
        </w:rPr>
        <w:tab/>
        <w:t>Edwards K, Leyland KM, Sanchez-Santos MT, Arden CP, Spector TD, Nelson AE, et al. Differences between race and sex in measures of hip morphology: a population-based comparative study. Osteoarthritis and Cartilage. 2020;28(2):189-200.</w:t>
      </w:r>
    </w:p>
    <w:p w14:paraId="10C8CC3B" w14:textId="77777777" w:rsidR="00466D13" w:rsidRPr="00466D13" w:rsidRDefault="00466D13" w:rsidP="008F1957">
      <w:pPr>
        <w:pStyle w:val="EndNoteBibliography"/>
        <w:spacing w:line="480" w:lineRule="auto"/>
        <w:rPr>
          <w:noProof/>
        </w:rPr>
      </w:pPr>
      <w:r w:rsidRPr="00466D13">
        <w:rPr>
          <w:noProof/>
        </w:rPr>
        <w:lastRenderedPageBreak/>
        <w:t>10.</w:t>
      </w:r>
      <w:r w:rsidRPr="00466D13">
        <w:rPr>
          <w:noProof/>
        </w:rPr>
        <w:tab/>
        <w:t>Faber BG, Ebsim R, Saunders FR, Frysz M, Lindner C, Gregory JS, et al. A novel semi-automated classifier of hip osteoarthritis on DXA images shows expected relationships with clinical outcomes in UK Biobank. Rheumatology (Oxford). 2021.</w:t>
      </w:r>
    </w:p>
    <w:p w14:paraId="323A1FE9" w14:textId="77777777" w:rsidR="00466D13" w:rsidRPr="00466D13" w:rsidRDefault="00466D13" w:rsidP="008F1957">
      <w:pPr>
        <w:pStyle w:val="EndNoteBibliography"/>
        <w:spacing w:line="480" w:lineRule="auto"/>
        <w:rPr>
          <w:noProof/>
        </w:rPr>
      </w:pPr>
      <w:r w:rsidRPr="00466D13">
        <w:rPr>
          <w:noProof/>
        </w:rPr>
        <w:t>11.</w:t>
      </w:r>
      <w:r w:rsidRPr="00466D13">
        <w:rPr>
          <w:noProof/>
        </w:rPr>
        <w:tab/>
        <w:t>Frysz M, Faber BG, Ebsim R, Saunders FR, Lindner C, Gregory JS, et al. Machine-learning derived acetabular dysplasia and cam morphology are features of severe hip osteoarthritis: findings from UK Biobank. J Bone Miner Res. 2022.</w:t>
      </w:r>
    </w:p>
    <w:p w14:paraId="07B3044A" w14:textId="77777777" w:rsidR="00466D13" w:rsidRPr="00466D13" w:rsidRDefault="00466D13" w:rsidP="008F1957">
      <w:pPr>
        <w:pStyle w:val="EndNoteBibliography"/>
        <w:spacing w:line="480" w:lineRule="auto"/>
        <w:rPr>
          <w:noProof/>
        </w:rPr>
      </w:pPr>
      <w:r w:rsidRPr="00466D13">
        <w:rPr>
          <w:noProof/>
        </w:rPr>
        <w:t>12.</w:t>
      </w:r>
      <w:r w:rsidRPr="00466D13">
        <w:rPr>
          <w:noProof/>
        </w:rPr>
        <w:tab/>
        <w:t>Beck TJ. Extending DXA beyond bone mineral density: understanding hip structure analysis. Curr Osteoporos Rep. 2007;5(2):49-55.</w:t>
      </w:r>
    </w:p>
    <w:p w14:paraId="0711C7B3" w14:textId="77777777" w:rsidR="00466D13" w:rsidRPr="00466D13" w:rsidRDefault="00466D13" w:rsidP="008F1957">
      <w:pPr>
        <w:pStyle w:val="EndNoteBibliography"/>
        <w:spacing w:line="480" w:lineRule="auto"/>
        <w:rPr>
          <w:noProof/>
        </w:rPr>
      </w:pPr>
      <w:r w:rsidRPr="00466D13">
        <w:rPr>
          <w:noProof/>
        </w:rPr>
        <w:t>13.</w:t>
      </w:r>
      <w:r w:rsidRPr="00466D13">
        <w:rPr>
          <w:noProof/>
        </w:rPr>
        <w:tab/>
        <w:t>Littlejohns TJ, Holliday J, Gibson LM, Garratt S, Oesingmann N, Alfaro-Almagro F, et al. The UK Biobank imaging enhancement of 100,000 participants: rationale, data collection, management and future directions. Nat Commun. 2020;11(1):2624.</w:t>
      </w:r>
    </w:p>
    <w:p w14:paraId="7E40D4F4" w14:textId="77777777" w:rsidR="00466D13" w:rsidRPr="00466D13" w:rsidRDefault="00466D13" w:rsidP="008F1957">
      <w:pPr>
        <w:pStyle w:val="EndNoteBibliography"/>
        <w:spacing w:line="480" w:lineRule="auto"/>
        <w:rPr>
          <w:noProof/>
        </w:rPr>
      </w:pPr>
      <w:r w:rsidRPr="00466D13">
        <w:rPr>
          <w:noProof/>
        </w:rPr>
        <w:t>14.</w:t>
      </w:r>
      <w:r w:rsidRPr="00466D13">
        <w:rPr>
          <w:noProof/>
        </w:rPr>
        <w:tab/>
        <w:t>Bycroft C, Freeman C, Petkova D, Band G, Elliott LT, Sharp K, et al. The UK Biobank resource with deep phenotyping and genomic data. Nature. 2018;562(7726):203-9.</w:t>
      </w:r>
    </w:p>
    <w:p w14:paraId="7FD98125" w14:textId="759CE57F" w:rsidR="00466D13" w:rsidRPr="00466D13" w:rsidRDefault="00466D13" w:rsidP="008F1957">
      <w:pPr>
        <w:pStyle w:val="EndNoteBibliography"/>
        <w:spacing w:line="480" w:lineRule="auto"/>
        <w:rPr>
          <w:noProof/>
        </w:rPr>
      </w:pPr>
      <w:r w:rsidRPr="00466D13">
        <w:rPr>
          <w:noProof/>
        </w:rPr>
        <w:t>15.</w:t>
      </w:r>
      <w:r w:rsidRPr="00466D13">
        <w:rPr>
          <w:noProof/>
        </w:rPr>
        <w:tab/>
        <w:t xml:space="preserve">Faber B. Geometric Parameters Python 3.0 Code. GitHub 2022 [Available from: </w:t>
      </w:r>
      <w:hyperlink r:id="rId8" w:history="1">
        <w:r w:rsidRPr="00466D13">
          <w:rPr>
            <w:rStyle w:val="Hyperlink"/>
            <w:noProof/>
          </w:rPr>
          <w:t>https://zenodo.org/badge/latestdoi/518486087</w:t>
        </w:r>
      </w:hyperlink>
      <w:r w:rsidRPr="00466D13">
        <w:rPr>
          <w:noProof/>
        </w:rPr>
        <w:t>.</w:t>
      </w:r>
    </w:p>
    <w:p w14:paraId="0E44AA17" w14:textId="77777777" w:rsidR="00466D13" w:rsidRPr="00466D13" w:rsidRDefault="00466D13" w:rsidP="008F1957">
      <w:pPr>
        <w:pStyle w:val="EndNoteBibliography"/>
        <w:spacing w:line="480" w:lineRule="auto"/>
        <w:rPr>
          <w:noProof/>
        </w:rPr>
      </w:pPr>
      <w:r w:rsidRPr="00466D13">
        <w:rPr>
          <w:noProof/>
        </w:rPr>
        <w:t>16.</w:t>
      </w:r>
      <w:r w:rsidRPr="00466D13">
        <w:rPr>
          <w:noProof/>
        </w:rPr>
        <w:tab/>
        <w:t>Ackerman KE, Pierce L, Guereca G, Slattery M, Lee H, Goldstein M, et al. Hip structural analysis in adolescent and young adult oligoamenorrheic and eumenorrheic athletes and nonathletes. J Clin Endocrinol Metab. 2013;98(4):1742-9.</w:t>
      </w:r>
    </w:p>
    <w:p w14:paraId="688FEDB4" w14:textId="77777777" w:rsidR="00466D13" w:rsidRPr="00466D13" w:rsidRDefault="00466D13" w:rsidP="008F1957">
      <w:pPr>
        <w:pStyle w:val="EndNoteBibliography"/>
        <w:spacing w:line="480" w:lineRule="auto"/>
        <w:rPr>
          <w:noProof/>
        </w:rPr>
      </w:pPr>
      <w:r w:rsidRPr="00466D13">
        <w:rPr>
          <w:noProof/>
        </w:rPr>
        <w:t>17.</w:t>
      </w:r>
      <w:r w:rsidRPr="00466D13">
        <w:rPr>
          <w:noProof/>
        </w:rPr>
        <w:tab/>
        <w:t>Faber BG, Ebsim R, Saunders FR, Frysz M, Lindner C, Gregory JS, et al. Osteophyte size and location on hip DXA scans are associated with hip pain: findings from a cross sectional study in UK Biobank. Bone. 2021:116146.</w:t>
      </w:r>
    </w:p>
    <w:p w14:paraId="1517C8B7" w14:textId="77777777" w:rsidR="00466D13" w:rsidRPr="00466D13" w:rsidRDefault="00466D13" w:rsidP="008F1957">
      <w:pPr>
        <w:pStyle w:val="EndNoteBibliography"/>
        <w:spacing w:line="480" w:lineRule="auto"/>
        <w:rPr>
          <w:noProof/>
        </w:rPr>
      </w:pPr>
      <w:r w:rsidRPr="00466D13">
        <w:rPr>
          <w:noProof/>
        </w:rPr>
        <w:t>18.</w:t>
      </w:r>
      <w:r w:rsidRPr="00466D13">
        <w:rPr>
          <w:noProof/>
        </w:rPr>
        <w:tab/>
        <w:t>K K, P R. Hyper least square fitting of circles and ellipses. Computational Statistics &amp; Data Analysis. 2011;55(6):2197-208.</w:t>
      </w:r>
    </w:p>
    <w:p w14:paraId="79AE3313" w14:textId="77777777" w:rsidR="00466D13" w:rsidRPr="00466D13" w:rsidRDefault="00466D13" w:rsidP="008F1957">
      <w:pPr>
        <w:pStyle w:val="EndNoteBibliography"/>
        <w:spacing w:line="480" w:lineRule="auto"/>
        <w:rPr>
          <w:noProof/>
        </w:rPr>
      </w:pPr>
      <w:r w:rsidRPr="00466D13">
        <w:rPr>
          <w:noProof/>
        </w:rPr>
        <w:lastRenderedPageBreak/>
        <w:t>19.</w:t>
      </w:r>
      <w:r w:rsidRPr="00466D13">
        <w:rPr>
          <w:noProof/>
        </w:rPr>
        <w:tab/>
        <w:t>Faulkner KG, Cummings SR, Black D, Palermo L, Glüer CC, Genant HK. Simple measurement of femoral geometry predicts hip fracture: the study of osteoporotic fractures. J Bone Miner Res. 1993;8(10):1211-7.</w:t>
      </w:r>
    </w:p>
    <w:p w14:paraId="3C6438FC" w14:textId="77777777" w:rsidR="00466D13" w:rsidRPr="00466D13" w:rsidRDefault="00466D13" w:rsidP="008F1957">
      <w:pPr>
        <w:pStyle w:val="EndNoteBibliography"/>
        <w:spacing w:line="480" w:lineRule="auto"/>
        <w:rPr>
          <w:noProof/>
        </w:rPr>
      </w:pPr>
      <w:r w:rsidRPr="00466D13">
        <w:rPr>
          <w:noProof/>
        </w:rPr>
        <w:t>20.</w:t>
      </w:r>
      <w:r w:rsidRPr="00466D13">
        <w:rPr>
          <w:noProof/>
        </w:rPr>
        <w:tab/>
        <w:t>Muthuri SG, Saunders FR, Hardy RJ, Pavlova AV, Martin KR, Gregory JS, et al. Associations between body mass index across adult life and hip shapes at age 60 to 64: Evidence from the 1946 British birth cohort. Bone. 2017;105:115-21.</w:t>
      </w:r>
    </w:p>
    <w:p w14:paraId="00ECF660" w14:textId="77777777" w:rsidR="00466D13" w:rsidRPr="00466D13" w:rsidRDefault="00466D13" w:rsidP="008F1957">
      <w:pPr>
        <w:pStyle w:val="EndNoteBibliography"/>
        <w:spacing w:line="480" w:lineRule="auto"/>
        <w:rPr>
          <w:noProof/>
        </w:rPr>
      </w:pPr>
      <w:r w:rsidRPr="00466D13">
        <w:rPr>
          <w:noProof/>
        </w:rPr>
        <w:t>21.</w:t>
      </w:r>
      <w:r w:rsidRPr="00466D13">
        <w:rPr>
          <w:noProof/>
        </w:rPr>
        <w:tab/>
        <w:t>Faber BG, Ebsim R, Saunders FR, Frysz M, Lindner C, Gregory JS, et al. Osteophyte size and location on hip DXA scans are associated with hip pain: Findings from a cross sectional study in UK Biobank. Bone. 2021;153:116146.</w:t>
      </w:r>
    </w:p>
    <w:p w14:paraId="2EB00DC6" w14:textId="77777777" w:rsidR="00466D13" w:rsidRPr="00466D13" w:rsidRDefault="00466D13" w:rsidP="008F1957">
      <w:pPr>
        <w:pStyle w:val="EndNoteBibliography"/>
        <w:spacing w:line="480" w:lineRule="auto"/>
        <w:rPr>
          <w:noProof/>
        </w:rPr>
      </w:pPr>
      <w:r w:rsidRPr="00466D13">
        <w:rPr>
          <w:noProof/>
        </w:rPr>
        <w:t>22.</w:t>
      </w:r>
      <w:r w:rsidRPr="00466D13">
        <w:rPr>
          <w:noProof/>
        </w:rPr>
        <w:tab/>
        <w:t>Frysz M, Gregory J, Aspden RM, Paternoster L, Tobias JH. Sex differences in proximal femur shape: findings from a population-based study in adolescents. Sci Rep. 2020;10(1):4612.</w:t>
      </w:r>
    </w:p>
    <w:p w14:paraId="7A4F52C9" w14:textId="77777777" w:rsidR="00466D13" w:rsidRPr="00466D13" w:rsidRDefault="00466D13" w:rsidP="008F1957">
      <w:pPr>
        <w:pStyle w:val="EndNoteBibliography"/>
        <w:spacing w:line="480" w:lineRule="auto"/>
        <w:rPr>
          <w:noProof/>
        </w:rPr>
      </w:pPr>
      <w:r w:rsidRPr="00466D13">
        <w:rPr>
          <w:noProof/>
        </w:rPr>
        <w:t>23.</w:t>
      </w:r>
      <w:r w:rsidRPr="00466D13">
        <w:rPr>
          <w:noProof/>
        </w:rPr>
        <w:tab/>
        <w:t>Abdulrahim H, Jiao Q, Swain S, Sehat K, Sarmanova A, Muir K, et al. Constitutional morphological features and risk of hip osteoarthritis: a case-control study using standard radiographs. Ann Rheum Dis. 2020.</w:t>
      </w:r>
    </w:p>
    <w:p w14:paraId="256EB9E4" w14:textId="77777777" w:rsidR="00466D13" w:rsidRPr="00466D13" w:rsidRDefault="00466D13" w:rsidP="008F1957">
      <w:pPr>
        <w:pStyle w:val="EndNoteBibliography"/>
        <w:spacing w:line="480" w:lineRule="auto"/>
        <w:rPr>
          <w:noProof/>
        </w:rPr>
      </w:pPr>
      <w:r w:rsidRPr="00466D13">
        <w:rPr>
          <w:noProof/>
        </w:rPr>
        <w:t>24.</w:t>
      </w:r>
      <w:r w:rsidRPr="00466D13">
        <w:rPr>
          <w:noProof/>
        </w:rPr>
        <w:tab/>
        <w:t>Ganz R, Parvizi J, Beck M, Leunig M, Nötzli H, Siebenrock KA. Femoroacetabular Impingement: A Cause for Osteoarthritis of the Hip. Clinical Orthopaedics and Related Research. 2003;417:112-20.</w:t>
      </w:r>
    </w:p>
    <w:p w14:paraId="5C790816" w14:textId="77777777" w:rsidR="00466D13" w:rsidRPr="00466D13" w:rsidRDefault="00466D13" w:rsidP="008F1957">
      <w:pPr>
        <w:pStyle w:val="EndNoteBibliography"/>
        <w:spacing w:line="480" w:lineRule="auto"/>
        <w:rPr>
          <w:noProof/>
        </w:rPr>
      </w:pPr>
      <w:r w:rsidRPr="00466D13">
        <w:rPr>
          <w:noProof/>
        </w:rPr>
        <w:t>25.</w:t>
      </w:r>
      <w:r w:rsidRPr="00466D13">
        <w:rPr>
          <w:noProof/>
        </w:rPr>
        <w:tab/>
        <w:t>Heerey J, Kemp J, Agricola R, Srinivasan R, Smith A, Pizzari T, et al. Cam morphology is associated with MRI-defined cartilage defects and labral tears: a case-control study of 237 young adult football players with and without hip and groin pain. BMJ Open Sport Exerc Med. 2021;7(4):e001199.</w:t>
      </w:r>
    </w:p>
    <w:p w14:paraId="298093FA" w14:textId="77777777" w:rsidR="00466D13" w:rsidRPr="00466D13" w:rsidRDefault="00466D13" w:rsidP="008F1957">
      <w:pPr>
        <w:pStyle w:val="EndNoteBibliography"/>
        <w:spacing w:line="480" w:lineRule="auto"/>
        <w:rPr>
          <w:noProof/>
        </w:rPr>
      </w:pPr>
      <w:r w:rsidRPr="00466D13">
        <w:rPr>
          <w:noProof/>
        </w:rPr>
        <w:t>26.</w:t>
      </w:r>
      <w:r w:rsidRPr="00466D13">
        <w:rPr>
          <w:noProof/>
        </w:rPr>
        <w:tab/>
        <w:t>Faber BG, Frysz M, Hartley AE, Ebsim R, Boer CG, Saunders FR, et al. Investigation of the genetic architecture of cam morphology, and its relationship with hip osteoarthritis, using alpha angle as a proxy measure. medRxiv. 2022:2022.07.22.22277884.</w:t>
      </w:r>
    </w:p>
    <w:p w14:paraId="2285AE8E" w14:textId="77777777" w:rsidR="00466D13" w:rsidRPr="00466D13" w:rsidRDefault="00466D13" w:rsidP="008F1957">
      <w:pPr>
        <w:pStyle w:val="EndNoteBibliography"/>
        <w:spacing w:line="480" w:lineRule="auto"/>
        <w:rPr>
          <w:noProof/>
        </w:rPr>
      </w:pPr>
      <w:r w:rsidRPr="00466D13">
        <w:rPr>
          <w:noProof/>
        </w:rPr>
        <w:lastRenderedPageBreak/>
        <w:t>27.</w:t>
      </w:r>
      <w:r w:rsidRPr="00466D13">
        <w:rPr>
          <w:noProof/>
        </w:rPr>
        <w:tab/>
        <w:t>Faber BG, Frysz M, Hartley AE, Ebsim R, Boer CG, Saunders FR, et al. A GWAS meta-analysis of alpha angle suggests cam-type morphology may be a specific feature of hip osteoarthritis in older adults. Arthritis Rheumatol. 2023.</w:t>
      </w:r>
    </w:p>
    <w:p w14:paraId="714BD2F0" w14:textId="77777777" w:rsidR="00466D13" w:rsidRPr="00466D13" w:rsidRDefault="00466D13" w:rsidP="008F1957">
      <w:pPr>
        <w:pStyle w:val="EndNoteBibliography"/>
        <w:spacing w:line="480" w:lineRule="auto"/>
        <w:rPr>
          <w:noProof/>
        </w:rPr>
      </w:pPr>
      <w:r w:rsidRPr="00466D13">
        <w:rPr>
          <w:noProof/>
        </w:rPr>
        <w:t>28.</w:t>
      </w:r>
      <w:r w:rsidRPr="00466D13">
        <w:rPr>
          <w:noProof/>
        </w:rPr>
        <w:tab/>
        <w:t>Faber BG, Bredbenner TL, Baird D, Gregory J, Saunders F, Giuraniuc CV, et al. Subregional statistical shape modelling identifies lesser trochanter size as a possible risk factor for radiographic hip osteoarthritis, a cross-sectional analysis from the Osteoporotic Fractures in Men Study. Osteoarthritis Cartilage. 2020;28(8):1071-8.</w:t>
      </w:r>
    </w:p>
    <w:p w14:paraId="01ED343A" w14:textId="77777777" w:rsidR="00466D13" w:rsidRPr="00466D13" w:rsidRDefault="00466D13" w:rsidP="008F1957">
      <w:pPr>
        <w:pStyle w:val="EndNoteBibliography"/>
        <w:spacing w:line="480" w:lineRule="auto"/>
        <w:rPr>
          <w:noProof/>
        </w:rPr>
      </w:pPr>
      <w:r w:rsidRPr="00466D13">
        <w:rPr>
          <w:noProof/>
        </w:rPr>
        <w:t>29.</w:t>
      </w:r>
      <w:r w:rsidRPr="00466D13">
        <w:rPr>
          <w:noProof/>
        </w:rPr>
        <w:tab/>
        <w:t>Barr RJ, Gregory JS, Yoshida K, Alesci S, Aspden RM, Reid DM. Significant morphological change in osteoarthritic hips identified over 6–12 months using statistical shape modelling. Osteoarthritis and Cartilage. 2018;26(6):783-9.</w:t>
      </w:r>
    </w:p>
    <w:p w14:paraId="0E5269AC" w14:textId="77777777" w:rsidR="00466D13" w:rsidRPr="00466D13" w:rsidRDefault="00466D13" w:rsidP="008F1957">
      <w:pPr>
        <w:pStyle w:val="EndNoteBibliography"/>
        <w:spacing w:line="480" w:lineRule="auto"/>
        <w:rPr>
          <w:noProof/>
        </w:rPr>
      </w:pPr>
      <w:r w:rsidRPr="00466D13">
        <w:rPr>
          <w:noProof/>
        </w:rPr>
        <w:t>30.</w:t>
      </w:r>
      <w:r w:rsidRPr="00466D13">
        <w:rPr>
          <w:noProof/>
        </w:rPr>
        <w:tab/>
        <w:t>Croft P, Coggon D, Cruddas M, Cooper C. Osteoarthritis of the hip: an occupational disease in farmers. BMJ. 1992;304(6837):1269-72.</w:t>
      </w:r>
    </w:p>
    <w:p w14:paraId="7FF8132B" w14:textId="77777777" w:rsidR="00466D13" w:rsidRPr="00466D13" w:rsidRDefault="00466D13" w:rsidP="008F1957">
      <w:pPr>
        <w:pStyle w:val="EndNoteBibliography"/>
        <w:spacing w:line="480" w:lineRule="auto"/>
        <w:rPr>
          <w:noProof/>
        </w:rPr>
      </w:pPr>
      <w:r w:rsidRPr="00466D13">
        <w:rPr>
          <w:noProof/>
        </w:rPr>
        <w:t>31.</w:t>
      </w:r>
      <w:r w:rsidRPr="00466D13">
        <w:rPr>
          <w:noProof/>
        </w:rPr>
        <w:tab/>
        <w:t>Nissen N, Hauge EM, Abrahamsen B, Jensen JE, Mosekilde L, Brixen K. Geometry of the proximal femur in relation to age and sex: a cross-sectional study in healthy adult Danes. Acta Radiol. 2005;46(5):514-8.</w:t>
      </w:r>
    </w:p>
    <w:p w14:paraId="78561146" w14:textId="77777777" w:rsidR="00466D13" w:rsidRPr="00466D13" w:rsidRDefault="00466D13" w:rsidP="008F1957">
      <w:pPr>
        <w:pStyle w:val="EndNoteBibliography"/>
        <w:spacing w:line="480" w:lineRule="auto"/>
        <w:rPr>
          <w:noProof/>
        </w:rPr>
      </w:pPr>
      <w:r w:rsidRPr="00466D13">
        <w:rPr>
          <w:noProof/>
        </w:rPr>
        <w:t>32.</w:t>
      </w:r>
      <w:r w:rsidRPr="00466D13">
        <w:rPr>
          <w:noProof/>
        </w:rPr>
        <w:tab/>
        <w:t>Elbuken F, Baykara M, Ozturk C. Standardisation of the neck-shaft angle and measurement of age-, gender- and BMI-related changes in the femoral neck using DXA. Singapore Med J. 2012;53(9):587-90.</w:t>
      </w:r>
    </w:p>
    <w:p w14:paraId="36188D3A" w14:textId="77777777" w:rsidR="00466D13" w:rsidRPr="00466D13" w:rsidRDefault="00466D13" w:rsidP="008F1957">
      <w:pPr>
        <w:pStyle w:val="EndNoteBibliography"/>
        <w:spacing w:line="480" w:lineRule="auto"/>
        <w:rPr>
          <w:noProof/>
        </w:rPr>
      </w:pPr>
      <w:r w:rsidRPr="00466D13">
        <w:rPr>
          <w:noProof/>
        </w:rPr>
        <w:t>33.</w:t>
      </w:r>
      <w:r w:rsidRPr="00466D13">
        <w:rPr>
          <w:noProof/>
        </w:rPr>
        <w:tab/>
        <w:t>Leslie WD, Lix LM, Morin SN, Johansson H, Odén A, McCloskey EV, et al. Hip axis length is a FRAX- and bone density-independent risk factor for hip fracture in women. J Clin Endocrinol Metab. 2015;100(5):2063-70.</w:t>
      </w:r>
    </w:p>
    <w:p w14:paraId="7179CC55" w14:textId="77777777" w:rsidR="00466D13" w:rsidRPr="00466D13" w:rsidRDefault="00466D13" w:rsidP="008F1957">
      <w:pPr>
        <w:pStyle w:val="EndNoteBibliography"/>
        <w:spacing w:line="480" w:lineRule="auto"/>
        <w:rPr>
          <w:noProof/>
        </w:rPr>
      </w:pPr>
      <w:r w:rsidRPr="00466D13">
        <w:rPr>
          <w:noProof/>
        </w:rPr>
        <w:t>34.</w:t>
      </w:r>
      <w:r w:rsidRPr="00466D13">
        <w:rPr>
          <w:noProof/>
        </w:rPr>
        <w:tab/>
        <w:t>Lee CK, Kwan MK, Merican AM, Ng WM, Saw LB, Teh KK, et al. Femoral head diameter in the Malaysian population. Singapore Med J. 2014;55(8):436-8.</w:t>
      </w:r>
    </w:p>
    <w:p w14:paraId="69A54CB7" w14:textId="77777777" w:rsidR="00466D13" w:rsidRPr="00466D13" w:rsidRDefault="00466D13" w:rsidP="008F1957">
      <w:pPr>
        <w:pStyle w:val="EndNoteBibliography"/>
        <w:spacing w:line="480" w:lineRule="auto"/>
        <w:rPr>
          <w:noProof/>
        </w:rPr>
      </w:pPr>
      <w:r w:rsidRPr="00466D13">
        <w:rPr>
          <w:noProof/>
        </w:rPr>
        <w:t>35.</w:t>
      </w:r>
      <w:r w:rsidRPr="00466D13">
        <w:rPr>
          <w:noProof/>
        </w:rPr>
        <w:tab/>
        <w:t>Sanderson E, Glymour MM, Holmes MV, Kang H, Morrison J, Munafò MR, et al. Mendelian randomization. Nature Reviews Methods Primers. 2022;2(1):6.</w:t>
      </w:r>
    </w:p>
    <w:p w14:paraId="77F74B84" w14:textId="77777777" w:rsidR="00466D13" w:rsidRPr="00466D13" w:rsidRDefault="00466D13" w:rsidP="008F1957">
      <w:pPr>
        <w:pStyle w:val="EndNoteBibliography"/>
        <w:spacing w:line="480" w:lineRule="auto"/>
        <w:rPr>
          <w:noProof/>
        </w:rPr>
      </w:pPr>
      <w:r w:rsidRPr="00466D13">
        <w:rPr>
          <w:noProof/>
        </w:rPr>
        <w:lastRenderedPageBreak/>
        <w:t>36.</w:t>
      </w:r>
      <w:r w:rsidRPr="00466D13">
        <w:rPr>
          <w:noProof/>
        </w:rPr>
        <w:tab/>
        <w:t>Yoshida K, Barr RJ, Galea-Soler S, Aspden RM, Reid DM, Gregory JS. Reproducibility and Diagnostic Accuracy of Kellgren-Lawrence Grading for Osteoarthritis Using Radiographs and Dual-Energy X-ray Absorptiometry Images. J Clin Densitom. 2015;18(2):239-44.</w:t>
      </w:r>
    </w:p>
    <w:p w14:paraId="6FE39C01" w14:textId="19DAA10C" w:rsidR="00E67120" w:rsidRPr="0008014D" w:rsidRDefault="004D7D92" w:rsidP="008F1957">
      <w:pPr>
        <w:pStyle w:val="EndNoteBibliography"/>
        <w:spacing w:line="480" w:lineRule="auto"/>
      </w:pPr>
      <w:r>
        <w:fldChar w:fldCharType="end"/>
      </w:r>
    </w:p>
    <w:sectPr w:rsidR="00E67120" w:rsidRPr="0008014D" w:rsidSect="00D44914">
      <w:headerReference w:type="default" r:id="rId9"/>
      <w:footerReference w:type="default" r:id="rId10"/>
      <w:type w:val="continuous"/>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8AF28" w14:textId="77777777" w:rsidR="00441E2E" w:rsidRDefault="00441E2E" w:rsidP="007238DA">
      <w:pPr>
        <w:spacing w:line="240" w:lineRule="auto"/>
      </w:pPr>
      <w:r>
        <w:separator/>
      </w:r>
    </w:p>
  </w:endnote>
  <w:endnote w:type="continuationSeparator" w:id="0">
    <w:p w14:paraId="51262B6E" w14:textId="77777777" w:rsidR="00441E2E" w:rsidRDefault="00441E2E" w:rsidP="007238DA">
      <w:pPr>
        <w:spacing w:line="240" w:lineRule="auto"/>
      </w:pPr>
      <w:r>
        <w:continuationSeparator/>
      </w:r>
    </w:p>
  </w:endnote>
  <w:endnote w:type="continuationNotice" w:id="1">
    <w:p w14:paraId="48E05161" w14:textId="77777777" w:rsidR="00441E2E" w:rsidRDefault="00441E2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7070946"/>
      <w:docPartObj>
        <w:docPartGallery w:val="Page Numbers (Bottom of Page)"/>
        <w:docPartUnique/>
      </w:docPartObj>
    </w:sdtPr>
    <w:sdtEndPr>
      <w:rPr>
        <w:noProof/>
      </w:rPr>
    </w:sdtEndPr>
    <w:sdtContent>
      <w:p w14:paraId="11982002" w14:textId="77777777" w:rsidR="005270AD" w:rsidRDefault="005270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1099C3" w14:textId="77777777" w:rsidR="005270AD" w:rsidRDefault="005270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D622B" w14:textId="77777777" w:rsidR="00441E2E" w:rsidRDefault="00441E2E" w:rsidP="007238DA">
      <w:pPr>
        <w:spacing w:line="240" w:lineRule="auto"/>
      </w:pPr>
      <w:r>
        <w:separator/>
      </w:r>
    </w:p>
  </w:footnote>
  <w:footnote w:type="continuationSeparator" w:id="0">
    <w:p w14:paraId="556AEF9D" w14:textId="77777777" w:rsidR="00441E2E" w:rsidRDefault="00441E2E" w:rsidP="007238DA">
      <w:pPr>
        <w:spacing w:line="240" w:lineRule="auto"/>
      </w:pPr>
      <w:r>
        <w:continuationSeparator/>
      </w:r>
    </w:p>
  </w:footnote>
  <w:footnote w:type="continuationNotice" w:id="1">
    <w:p w14:paraId="35388594" w14:textId="77777777" w:rsidR="00441E2E" w:rsidRDefault="00441E2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D54AB" w14:textId="09C0C318" w:rsidR="005270AD" w:rsidRDefault="00634D33" w:rsidP="00634D33">
    <w:pPr>
      <w:pStyle w:val="Header"/>
      <w:tabs>
        <w:tab w:val="clear" w:pos="9026"/>
        <w:tab w:val="right" w:pos="9020"/>
      </w:tabs>
      <w:jc w:val="center"/>
    </w:pPr>
    <w:r>
      <w:t>Hip geometry and its associations with hip osteoarthrit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70289"/>
    <w:multiLevelType w:val="hybridMultilevel"/>
    <w:tmpl w:val="40823E42"/>
    <w:lvl w:ilvl="0" w:tplc="DEC24AAC">
      <w:start w:val="7"/>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C377EE"/>
    <w:multiLevelType w:val="hybridMultilevel"/>
    <w:tmpl w:val="5A804300"/>
    <w:lvl w:ilvl="0" w:tplc="EDD816DC">
      <w:start w:val="7"/>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6567F2"/>
    <w:multiLevelType w:val="hybridMultilevel"/>
    <w:tmpl w:val="2B26B5CA"/>
    <w:lvl w:ilvl="0" w:tplc="FE0805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453FAB"/>
    <w:multiLevelType w:val="hybridMultilevel"/>
    <w:tmpl w:val="82686C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B057231A-2786-43FB-8AE3-3A76B5B73BB3}"/>
    <w:docVar w:name="dgnword-eventsink" w:val="2794556244752"/>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ae2sxn5z9tqera5ypax5i9wr00pwf09da&quot;&gt;EndNote PhD&lt;record-ids&gt;&lt;item&gt;31&lt;/item&gt;&lt;item&gt;95&lt;/item&gt;&lt;item&gt;110&lt;/item&gt;&lt;item&gt;142&lt;/item&gt;&lt;item&gt;162&lt;/item&gt;&lt;item&gt;167&lt;/item&gt;&lt;item&gt;984&lt;/item&gt;&lt;item&gt;995&lt;/item&gt;&lt;item&gt;1020&lt;/item&gt;&lt;item&gt;1045&lt;/item&gt;&lt;item&gt;1046&lt;/item&gt;&lt;item&gt;1093&lt;/item&gt;&lt;item&gt;1094&lt;/item&gt;&lt;item&gt;1097&lt;/item&gt;&lt;item&gt;1144&lt;/item&gt;&lt;item&gt;1201&lt;/item&gt;&lt;item&gt;1238&lt;/item&gt;&lt;item&gt;1244&lt;/item&gt;&lt;item&gt;1246&lt;/item&gt;&lt;item&gt;1248&lt;/item&gt;&lt;item&gt;1249&lt;/item&gt;&lt;item&gt;1259&lt;/item&gt;&lt;/record-ids&gt;&lt;/item&gt;&lt;/Libraries&gt;"/>
    <w:docVar w:name="StatTag Metadata" w:val="{&quot;MetadataFormatVersion&quot;:&quot;1.0.0&quot;,&quot;TagFormatVersion&quot;:&quot;1.0.0&quot;,&quot;StatTagVersion&quot;:&quot;StatTag v5.0.1&quot;,&quot;RepresentMissingValues&quot;:null,&quot;CustomMissingValue&quot;:null}"/>
  </w:docVars>
  <w:rsids>
    <w:rsidRoot w:val="007A0555"/>
    <w:rsid w:val="00001B82"/>
    <w:rsid w:val="00006CB5"/>
    <w:rsid w:val="00007F90"/>
    <w:rsid w:val="00014420"/>
    <w:rsid w:val="0001607B"/>
    <w:rsid w:val="0001648F"/>
    <w:rsid w:val="00017507"/>
    <w:rsid w:val="00017509"/>
    <w:rsid w:val="00020D45"/>
    <w:rsid w:val="00023596"/>
    <w:rsid w:val="00024134"/>
    <w:rsid w:val="0002474D"/>
    <w:rsid w:val="00025303"/>
    <w:rsid w:val="00025E8C"/>
    <w:rsid w:val="0002647C"/>
    <w:rsid w:val="00027AB5"/>
    <w:rsid w:val="00027E48"/>
    <w:rsid w:val="0003345D"/>
    <w:rsid w:val="00033C23"/>
    <w:rsid w:val="00033CB2"/>
    <w:rsid w:val="00036037"/>
    <w:rsid w:val="00037097"/>
    <w:rsid w:val="000373A4"/>
    <w:rsid w:val="000416DE"/>
    <w:rsid w:val="000431C1"/>
    <w:rsid w:val="00043CAE"/>
    <w:rsid w:val="00043D31"/>
    <w:rsid w:val="000448D1"/>
    <w:rsid w:val="00044C5A"/>
    <w:rsid w:val="000459AF"/>
    <w:rsid w:val="00046801"/>
    <w:rsid w:val="0005094A"/>
    <w:rsid w:val="00050E92"/>
    <w:rsid w:val="00050F5B"/>
    <w:rsid w:val="000520A3"/>
    <w:rsid w:val="00053288"/>
    <w:rsid w:val="00056D82"/>
    <w:rsid w:val="00060E1B"/>
    <w:rsid w:val="00062602"/>
    <w:rsid w:val="00063545"/>
    <w:rsid w:val="00065865"/>
    <w:rsid w:val="00065F3E"/>
    <w:rsid w:val="00067022"/>
    <w:rsid w:val="00070764"/>
    <w:rsid w:val="00070F6A"/>
    <w:rsid w:val="000721A8"/>
    <w:rsid w:val="00072BE7"/>
    <w:rsid w:val="00072D6C"/>
    <w:rsid w:val="00073505"/>
    <w:rsid w:val="0007484F"/>
    <w:rsid w:val="00074C1C"/>
    <w:rsid w:val="00076419"/>
    <w:rsid w:val="00076DC6"/>
    <w:rsid w:val="00077FC0"/>
    <w:rsid w:val="0008014D"/>
    <w:rsid w:val="00080AC1"/>
    <w:rsid w:val="000829C6"/>
    <w:rsid w:val="0008304F"/>
    <w:rsid w:val="00085A64"/>
    <w:rsid w:val="00085E8F"/>
    <w:rsid w:val="00090A68"/>
    <w:rsid w:val="00093F45"/>
    <w:rsid w:val="000960F0"/>
    <w:rsid w:val="000969AD"/>
    <w:rsid w:val="000A07F8"/>
    <w:rsid w:val="000A3BF3"/>
    <w:rsid w:val="000A4B9C"/>
    <w:rsid w:val="000A6C1E"/>
    <w:rsid w:val="000A7A8D"/>
    <w:rsid w:val="000B02CD"/>
    <w:rsid w:val="000B0B51"/>
    <w:rsid w:val="000B0B8F"/>
    <w:rsid w:val="000B32B7"/>
    <w:rsid w:val="000B4285"/>
    <w:rsid w:val="000B4F1A"/>
    <w:rsid w:val="000B58DE"/>
    <w:rsid w:val="000B72AA"/>
    <w:rsid w:val="000B7E70"/>
    <w:rsid w:val="000C18DE"/>
    <w:rsid w:val="000C1F3D"/>
    <w:rsid w:val="000C260D"/>
    <w:rsid w:val="000C3308"/>
    <w:rsid w:val="000C4488"/>
    <w:rsid w:val="000C5277"/>
    <w:rsid w:val="000C6B24"/>
    <w:rsid w:val="000D0089"/>
    <w:rsid w:val="000D1EBD"/>
    <w:rsid w:val="000D2F0E"/>
    <w:rsid w:val="000D43E1"/>
    <w:rsid w:val="000D533A"/>
    <w:rsid w:val="000D6E00"/>
    <w:rsid w:val="000D76C1"/>
    <w:rsid w:val="000E094B"/>
    <w:rsid w:val="000E110C"/>
    <w:rsid w:val="000E1FF7"/>
    <w:rsid w:val="000E29F5"/>
    <w:rsid w:val="000E317D"/>
    <w:rsid w:val="000E3304"/>
    <w:rsid w:val="000E3FB5"/>
    <w:rsid w:val="000E589E"/>
    <w:rsid w:val="000E59EA"/>
    <w:rsid w:val="000F0815"/>
    <w:rsid w:val="000F247F"/>
    <w:rsid w:val="000F47F7"/>
    <w:rsid w:val="000F4ABB"/>
    <w:rsid w:val="000F7457"/>
    <w:rsid w:val="00100DB3"/>
    <w:rsid w:val="00101CAC"/>
    <w:rsid w:val="0010435A"/>
    <w:rsid w:val="001106F9"/>
    <w:rsid w:val="0011264E"/>
    <w:rsid w:val="00112B52"/>
    <w:rsid w:val="00112BC4"/>
    <w:rsid w:val="00113042"/>
    <w:rsid w:val="001134D6"/>
    <w:rsid w:val="001135D9"/>
    <w:rsid w:val="00113D7B"/>
    <w:rsid w:val="001143CF"/>
    <w:rsid w:val="00114D92"/>
    <w:rsid w:val="00116122"/>
    <w:rsid w:val="00116677"/>
    <w:rsid w:val="0011783F"/>
    <w:rsid w:val="00124FF5"/>
    <w:rsid w:val="001256CA"/>
    <w:rsid w:val="00130CB3"/>
    <w:rsid w:val="001311B6"/>
    <w:rsid w:val="0013299E"/>
    <w:rsid w:val="001333CE"/>
    <w:rsid w:val="00134172"/>
    <w:rsid w:val="00134918"/>
    <w:rsid w:val="00135E63"/>
    <w:rsid w:val="0013687D"/>
    <w:rsid w:val="001369DF"/>
    <w:rsid w:val="001404FF"/>
    <w:rsid w:val="00140608"/>
    <w:rsid w:val="00141DEA"/>
    <w:rsid w:val="001430A0"/>
    <w:rsid w:val="00143CE3"/>
    <w:rsid w:val="00144051"/>
    <w:rsid w:val="00144AB5"/>
    <w:rsid w:val="00146C4F"/>
    <w:rsid w:val="0014796B"/>
    <w:rsid w:val="00150128"/>
    <w:rsid w:val="0015225D"/>
    <w:rsid w:val="00152A7C"/>
    <w:rsid w:val="00153087"/>
    <w:rsid w:val="00153279"/>
    <w:rsid w:val="001536CF"/>
    <w:rsid w:val="001545F4"/>
    <w:rsid w:val="00155C23"/>
    <w:rsid w:val="00162F2D"/>
    <w:rsid w:val="00167B46"/>
    <w:rsid w:val="00170685"/>
    <w:rsid w:val="00170F84"/>
    <w:rsid w:val="0017163A"/>
    <w:rsid w:val="00171B4F"/>
    <w:rsid w:val="00172CFE"/>
    <w:rsid w:val="00174C5D"/>
    <w:rsid w:val="00176464"/>
    <w:rsid w:val="001766D2"/>
    <w:rsid w:val="00177331"/>
    <w:rsid w:val="0018497B"/>
    <w:rsid w:val="001872C2"/>
    <w:rsid w:val="00191B93"/>
    <w:rsid w:val="001929FF"/>
    <w:rsid w:val="001935F2"/>
    <w:rsid w:val="00193A9E"/>
    <w:rsid w:val="00193B26"/>
    <w:rsid w:val="001A0494"/>
    <w:rsid w:val="001A16DE"/>
    <w:rsid w:val="001A1F90"/>
    <w:rsid w:val="001A448C"/>
    <w:rsid w:val="001A5DE5"/>
    <w:rsid w:val="001A7CF5"/>
    <w:rsid w:val="001B0678"/>
    <w:rsid w:val="001B134C"/>
    <w:rsid w:val="001B1F57"/>
    <w:rsid w:val="001B2459"/>
    <w:rsid w:val="001B2DF8"/>
    <w:rsid w:val="001B53C4"/>
    <w:rsid w:val="001B76EC"/>
    <w:rsid w:val="001C0710"/>
    <w:rsid w:val="001C2695"/>
    <w:rsid w:val="001C4849"/>
    <w:rsid w:val="001C66E6"/>
    <w:rsid w:val="001C69DC"/>
    <w:rsid w:val="001C766C"/>
    <w:rsid w:val="001D06C9"/>
    <w:rsid w:val="001D293F"/>
    <w:rsid w:val="001D49CA"/>
    <w:rsid w:val="001D5012"/>
    <w:rsid w:val="001E36A3"/>
    <w:rsid w:val="001E4C02"/>
    <w:rsid w:val="001E50BF"/>
    <w:rsid w:val="001E5420"/>
    <w:rsid w:val="001E5A9A"/>
    <w:rsid w:val="001E60B4"/>
    <w:rsid w:val="001E6C6E"/>
    <w:rsid w:val="001F0091"/>
    <w:rsid w:val="001F1652"/>
    <w:rsid w:val="001F17B8"/>
    <w:rsid w:val="001F1D19"/>
    <w:rsid w:val="001F48E3"/>
    <w:rsid w:val="001F50B8"/>
    <w:rsid w:val="001F5C66"/>
    <w:rsid w:val="001F7CCD"/>
    <w:rsid w:val="00200678"/>
    <w:rsid w:val="002016AF"/>
    <w:rsid w:val="00202E56"/>
    <w:rsid w:val="00203B42"/>
    <w:rsid w:val="002053E7"/>
    <w:rsid w:val="00205433"/>
    <w:rsid w:val="002068F6"/>
    <w:rsid w:val="00207191"/>
    <w:rsid w:val="002071E0"/>
    <w:rsid w:val="0021193E"/>
    <w:rsid w:val="00211DD0"/>
    <w:rsid w:val="002129B4"/>
    <w:rsid w:val="00213EB9"/>
    <w:rsid w:val="00213ED1"/>
    <w:rsid w:val="002141CF"/>
    <w:rsid w:val="00217F85"/>
    <w:rsid w:val="00221259"/>
    <w:rsid w:val="00223885"/>
    <w:rsid w:val="002248D7"/>
    <w:rsid w:val="00225842"/>
    <w:rsid w:val="00225A97"/>
    <w:rsid w:val="00233362"/>
    <w:rsid w:val="0023577D"/>
    <w:rsid w:val="00235B4E"/>
    <w:rsid w:val="00235CE1"/>
    <w:rsid w:val="00236F62"/>
    <w:rsid w:val="00237194"/>
    <w:rsid w:val="002374FF"/>
    <w:rsid w:val="002419EC"/>
    <w:rsid w:val="00246F20"/>
    <w:rsid w:val="00246FDA"/>
    <w:rsid w:val="00247161"/>
    <w:rsid w:val="00247873"/>
    <w:rsid w:val="00251728"/>
    <w:rsid w:val="00252F30"/>
    <w:rsid w:val="00253610"/>
    <w:rsid w:val="002562E5"/>
    <w:rsid w:val="00257366"/>
    <w:rsid w:val="00260BF2"/>
    <w:rsid w:val="00260E05"/>
    <w:rsid w:val="00260EA3"/>
    <w:rsid w:val="00260F9C"/>
    <w:rsid w:val="002624F0"/>
    <w:rsid w:val="002627E7"/>
    <w:rsid w:val="00264BDC"/>
    <w:rsid w:val="00264CF4"/>
    <w:rsid w:val="00264DFB"/>
    <w:rsid w:val="00270B67"/>
    <w:rsid w:val="00272DBB"/>
    <w:rsid w:val="00273553"/>
    <w:rsid w:val="00281196"/>
    <w:rsid w:val="00281E2F"/>
    <w:rsid w:val="002832D0"/>
    <w:rsid w:val="00283F13"/>
    <w:rsid w:val="00284618"/>
    <w:rsid w:val="0028750E"/>
    <w:rsid w:val="00287739"/>
    <w:rsid w:val="002900A7"/>
    <w:rsid w:val="0029033A"/>
    <w:rsid w:val="00291595"/>
    <w:rsid w:val="00294870"/>
    <w:rsid w:val="002948BD"/>
    <w:rsid w:val="00295068"/>
    <w:rsid w:val="00297D50"/>
    <w:rsid w:val="002A0082"/>
    <w:rsid w:val="002A0B95"/>
    <w:rsid w:val="002A31CB"/>
    <w:rsid w:val="002A33AC"/>
    <w:rsid w:val="002A38C7"/>
    <w:rsid w:val="002A4659"/>
    <w:rsid w:val="002A4BAE"/>
    <w:rsid w:val="002A5D12"/>
    <w:rsid w:val="002A6C4A"/>
    <w:rsid w:val="002A6DF7"/>
    <w:rsid w:val="002A70A0"/>
    <w:rsid w:val="002B1CC2"/>
    <w:rsid w:val="002B2569"/>
    <w:rsid w:val="002B3390"/>
    <w:rsid w:val="002B39AC"/>
    <w:rsid w:val="002B417D"/>
    <w:rsid w:val="002B4768"/>
    <w:rsid w:val="002B5EC0"/>
    <w:rsid w:val="002B78A2"/>
    <w:rsid w:val="002C01A5"/>
    <w:rsid w:val="002C0396"/>
    <w:rsid w:val="002C33B5"/>
    <w:rsid w:val="002C3E11"/>
    <w:rsid w:val="002C58B8"/>
    <w:rsid w:val="002C5D6C"/>
    <w:rsid w:val="002D0141"/>
    <w:rsid w:val="002D0233"/>
    <w:rsid w:val="002D1FA2"/>
    <w:rsid w:val="002D2088"/>
    <w:rsid w:val="002D502D"/>
    <w:rsid w:val="002D52EB"/>
    <w:rsid w:val="002D56C7"/>
    <w:rsid w:val="002E16C0"/>
    <w:rsid w:val="002E1B4D"/>
    <w:rsid w:val="002E1F6C"/>
    <w:rsid w:val="002E21AE"/>
    <w:rsid w:val="002E45E0"/>
    <w:rsid w:val="002E6E37"/>
    <w:rsid w:val="002E6FBD"/>
    <w:rsid w:val="002E7430"/>
    <w:rsid w:val="002F0187"/>
    <w:rsid w:val="002F1F2E"/>
    <w:rsid w:val="002F568B"/>
    <w:rsid w:val="002F68EA"/>
    <w:rsid w:val="002F75A1"/>
    <w:rsid w:val="002F79D8"/>
    <w:rsid w:val="002F7CD0"/>
    <w:rsid w:val="00301662"/>
    <w:rsid w:val="00304AED"/>
    <w:rsid w:val="0030558C"/>
    <w:rsid w:val="00306F17"/>
    <w:rsid w:val="003073C0"/>
    <w:rsid w:val="00310174"/>
    <w:rsid w:val="00314E4E"/>
    <w:rsid w:val="0031531B"/>
    <w:rsid w:val="00316B65"/>
    <w:rsid w:val="00316DF4"/>
    <w:rsid w:val="003210C1"/>
    <w:rsid w:val="00321823"/>
    <w:rsid w:val="003239A8"/>
    <w:rsid w:val="00323FFA"/>
    <w:rsid w:val="003253EC"/>
    <w:rsid w:val="003260A1"/>
    <w:rsid w:val="00326A8B"/>
    <w:rsid w:val="0032716E"/>
    <w:rsid w:val="00330468"/>
    <w:rsid w:val="003315E7"/>
    <w:rsid w:val="00331FBC"/>
    <w:rsid w:val="00333485"/>
    <w:rsid w:val="00333EDA"/>
    <w:rsid w:val="00335C4D"/>
    <w:rsid w:val="00336BD1"/>
    <w:rsid w:val="00336EE0"/>
    <w:rsid w:val="00337041"/>
    <w:rsid w:val="003420CC"/>
    <w:rsid w:val="0034211E"/>
    <w:rsid w:val="00343B2D"/>
    <w:rsid w:val="0034439E"/>
    <w:rsid w:val="00344EE7"/>
    <w:rsid w:val="003467BF"/>
    <w:rsid w:val="0034761F"/>
    <w:rsid w:val="00356AF5"/>
    <w:rsid w:val="003649D2"/>
    <w:rsid w:val="00364B00"/>
    <w:rsid w:val="00364C97"/>
    <w:rsid w:val="00365F2A"/>
    <w:rsid w:val="0036657E"/>
    <w:rsid w:val="003703E2"/>
    <w:rsid w:val="00370656"/>
    <w:rsid w:val="00370AE6"/>
    <w:rsid w:val="00371A34"/>
    <w:rsid w:val="00375578"/>
    <w:rsid w:val="00375AF1"/>
    <w:rsid w:val="00383CAF"/>
    <w:rsid w:val="003852CD"/>
    <w:rsid w:val="003867E5"/>
    <w:rsid w:val="003869E8"/>
    <w:rsid w:val="00387F18"/>
    <w:rsid w:val="00390EDD"/>
    <w:rsid w:val="00392A5A"/>
    <w:rsid w:val="00392D3C"/>
    <w:rsid w:val="00393970"/>
    <w:rsid w:val="003947BA"/>
    <w:rsid w:val="00394C37"/>
    <w:rsid w:val="00395074"/>
    <w:rsid w:val="00395410"/>
    <w:rsid w:val="0039595C"/>
    <w:rsid w:val="00395E8D"/>
    <w:rsid w:val="003973D7"/>
    <w:rsid w:val="003A22CC"/>
    <w:rsid w:val="003A4350"/>
    <w:rsid w:val="003A5B18"/>
    <w:rsid w:val="003A786F"/>
    <w:rsid w:val="003B1457"/>
    <w:rsid w:val="003B3F6F"/>
    <w:rsid w:val="003B4D7E"/>
    <w:rsid w:val="003B5711"/>
    <w:rsid w:val="003B66FA"/>
    <w:rsid w:val="003B6D94"/>
    <w:rsid w:val="003B7DFE"/>
    <w:rsid w:val="003C0F0D"/>
    <w:rsid w:val="003C460F"/>
    <w:rsid w:val="003C53BD"/>
    <w:rsid w:val="003C5512"/>
    <w:rsid w:val="003C6A4A"/>
    <w:rsid w:val="003D1F58"/>
    <w:rsid w:val="003D36D6"/>
    <w:rsid w:val="003D508E"/>
    <w:rsid w:val="003D6BB8"/>
    <w:rsid w:val="003E4300"/>
    <w:rsid w:val="003E71A6"/>
    <w:rsid w:val="003E744A"/>
    <w:rsid w:val="003F10B0"/>
    <w:rsid w:val="003F10ED"/>
    <w:rsid w:val="003F2772"/>
    <w:rsid w:val="003F351C"/>
    <w:rsid w:val="003F3C57"/>
    <w:rsid w:val="003F418E"/>
    <w:rsid w:val="003F5C15"/>
    <w:rsid w:val="003F63B2"/>
    <w:rsid w:val="003F7CEB"/>
    <w:rsid w:val="00401229"/>
    <w:rsid w:val="00401A2A"/>
    <w:rsid w:val="00402262"/>
    <w:rsid w:val="00402D0D"/>
    <w:rsid w:val="0040376E"/>
    <w:rsid w:val="00403B4A"/>
    <w:rsid w:val="004055D8"/>
    <w:rsid w:val="00405B0A"/>
    <w:rsid w:val="00405D9D"/>
    <w:rsid w:val="00406CBB"/>
    <w:rsid w:val="00406E36"/>
    <w:rsid w:val="00410639"/>
    <w:rsid w:val="004119BB"/>
    <w:rsid w:val="00413F3A"/>
    <w:rsid w:val="004146C0"/>
    <w:rsid w:val="004148B0"/>
    <w:rsid w:val="0041529D"/>
    <w:rsid w:val="00415997"/>
    <w:rsid w:val="00416740"/>
    <w:rsid w:val="00421EC1"/>
    <w:rsid w:val="004231DE"/>
    <w:rsid w:val="00423321"/>
    <w:rsid w:val="004241E7"/>
    <w:rsid w:val="0042725C"/>
    <w:rsid w:val="0043130A"/>
    <w:rsid w:val="00434452"/>
    <w:rsid w:val="00434843"/>
    <w:rsid w:val="00434E42"/>
    <w:rsid w:val="00436341"/>
    <w:rsid w:val="00440DE5"/>
    <w:rsid w:val="00441E2E"/>
    <w:rsid w:val="00445F72"/>
    <w:rsid w:val="00447D2C"/>
    <w:rsid w:val="00447F8B"/>
    <w:rsid w:val="004512A0"/>
    <w:rsid w:val="0045233A"/>
    <w:rsid w:val="004537D2"/>
    <w:rsid w:val="00453A6A"/>
    <w:rsid w:val="00453FB6"/>
    <w:rsid w:val="00457160"/>
    <w:rsid w:val="00460095"/>
    <w:rsid w:val="00461113"/>
    <w:rsid w:val="00461964"/>
    <w:rsid w:val="0046314C"/>
    <w:rsid w:val="00466D13"/>
    <w:rsid w:val="0047056E"/>
    <w:rsid w:val="00473D24"/>
    <w:rsid w:val="00474CFC"/>
    <w:rsid w:val="00476526"/>
    <w:rsid w:val="004767D7"/>
    <w:rsid w:val="00477A03"/>
    <w:rsid w:val="0048185B"/>
    <w:rsid w:val="004824E1"/>
    <w:rsid w:val="004868CD"/>
    <w:rsid w:val="00487853"/>
    <w:rsid w:val="004879BB"/>
    <w:rsid w:val="00490B65"/>
    <w:rsid w:val="00490C19"/>
    <w:rsid w:val="00491A8E"/>
    <w:rsid w:val="00492CD8"/>
    <w:rsid w:val="00493974"/>
    <w:rsid w:val="004A17C4"/>
    <w:rsid w:val="004A1A0A"/>
    <w:rsid w:val="004A2BB4"/>
    <w:rsid w:val="004A4664"/>
    <w:rsid w:val="004A5E3B"/>
    <w:rsid w:val="004A7043"/>
    <w:rsid w:val="004B0968"/>
    <w:rsid w:val="004B204F"/>
    <w:rsid w:val="004B21D6"/>
    <w:rsid w:val="004B329B"/>
    <w:rsid w:val="004B3FE9"/>
    <w:rsid w:val="004B67CD"/>
    <w:rsid w:val="004C2527"/>
    <w:rsid w:val="004C5C04"/>
    <w:rsid w:val="004C665D"/>
    <w:rsid w:val="004C6E30"/>
    <w:rsid w:val="004D577F"/>
    <w:rsid w:val="004D67CB"/>
    <w:rsid w:val="004D6823"/>
    <w:rsid w:val="004D7D92"/>
    <w:rsid w:val="004E238D"/>
    <w:rsid w:val="004E25EB"/>
    <w:rsid w:val="004E4CE3"/>
    <w:rsid w:val="004F0E4E"/>
    <w:rsid w:val="004F1B4C"/>
    <w:rsid w:val="004F2BF3"/>
    <w:rsid w:val="004F3694"/>
    <w:rsid w:val="004F67C1"/>
    <w:rsid w:val="00500305"/>
    <w:rsid w:val="005020F4"/>
    <w:rsid w:val="005028D1"/>
    <w:rsid w:val="005041E3"/>
    <w:rsid w:val="00504B2D"/>
    <w:rsid w:val="00504BBA"/>
    <w:rsid w:val="00507280"/>
    <w:rsid w:val="00510509"/>
    <w:rsid w:val="0051087F"/>
    <w:rsid w:val="00510E9C"/>
    <w:rsid w:val="005110BE"/>
    <w:rsid w:val="005113A8"/>
    <w:rsid w:val="00512281"/>
    <w:rsid w:val="00513B15"/>
    <w:rsid w:val="00514032"/>
    <w:rsid w:val="00515AC2"/>
    <w:rsid w:val="00515FF7"/>
    <w:rsid w:val="005166FF"/>
    <w:rsid w:val="0052047A"/>
    <w:rsid w:val="00520F78"/>
    <w:rsid w:val="00521823"/>
    <w:rsid w:val="00525EF4"/>
    <w:rsid w:val="0052601F"/>
    <w:rsid w:val="005270AD"/>
    <w:rsid w:val="005313AB"/>
    <w:rsid w:val="00531C51"/>
    <w:rsid w:val="00532599"/>
    <w:rsid w:val="00532D70"/>
    <w:rsid w:val="0054063E"/>
    <w:rsid w:val="00543521"/>
    <w:rsid w:val="00544504"/>
    <w:rsid w:val="005445C6"/>
    <w:rsid w:val="00545F93"/>
    <w:rsid w:val="00546129"/>
    <w:rsid w:val="00546709"/>
    <w:rsid w:val="00547978"/>
    <w:rsid w:val="00550D36"/>
    <w:rsid w:val="00551500"/>
    <w:rsid w:val="005522FD"/>
    <w:rsid w:val="00553980"/>
    <w:rsid w:val="00556477"/>
    <w:rsid w:val="00557631"/>
    <w:rsid w:val="00557D02"/>
    <w:rsid w:val="00557F59"/>
    <w:rsid w:val="005610B7"/>
    <w:rsid w:val="00562AA4"/>
    <w:rsid w:val="00562BD6"/>
    <w:rsid w:val="00564F78"/>
    <w:rsid w:val="005669E4"/>
    <w:rsid w:val="00567C56"/>
    <w:rsid w:val="00570963"/>
    <w:rsid w:val="00575F88"/>
    <w:rsid w:val="005769FF"/>
    <w:rsid w:val="00580532"/>
    <w:rsid w:val="0058058D"/>
    <w:rsid w:val="0058445D"/>
    <w:rsid w:val="00584AAF"/>
    <w:rsid w:val="00585440"/>
    <w:rsid w:val="00585C3D"/>
    <w:rsid w:val="0059163F"/>
    <w:rsid w:val="005918F4"/>
    <w:rsid w:val="0059193C"/>
    <w:rsid w:val="0059215E"/>
    <w:rsid w:val="0059676E"/>
    <w:rsid w:val="005A0377"/>
    <w:rsid w:val="005A0417"/>
    <w:rsid w:val="005A0D50"/>
    <w:rsid w:val="005A3369"/>
    <w:rsid w:val="005A37E5"/>
    <w:rsid w:val="005A38CC"/>
    <w:rsid w:val="005A461A"/>
    <w:rsid w:val="005A60B5"/>
    <w:rsid w:val="005A661C"/>
    <w:rsid w:val="005A7033"/>
    <w:rsid w:val="005B0AED"/>
    <w:rsid w:val="005B2973"/>
    <w:rsid w:val="005B556C"/>
    <w:rsid w:val="005B56F7"/>
    <w:rsid w:val="005B5705"/>
    <w:rsid w:val="005B578A"/>
    <w:rsid w:val="005B69F3"/>
    <w:rsid w:val="005B71D0"/>
    <w:rsid w:val="005B7D1B"/>
    <w:rsid w:val="005C0484"/>
    <w:rsid w:val="005C0D98"/>
    <w:rsid w:val="005C2BC8"/>
    <w:rsid w:val="005C3551"/>
    <w:rsid w:val="005C66D6"/>
    <w:rsid w:val="005C7A1B"/>
    <w:rsid w:val="005D11E8"/>
    <w:rsid w:val="005D2BE5"/>
    <w:rsid w:val="005D3D59"/>
    <w:rsid w:val="005D4562"/>
    <w:rsid w:val="005D49C0"/>
    <w:rsid w:val="005D4D14"/>
    <w:rsid w:val="005D59BA"/>
    <w:rsid w:val="005D5B08"/>
    <w:rsid w:val="005E14CD"/>
    <w:rsid w:val="005E2FC6"/>
    <w:rsid w:val="005E4E17"/>
    <w:rsid w:val="005F0598"/>
    <w:rsid w:val="005F1AF6"/>
    <w:rsid w:val="005F2BF4"/>
    <w:rsid w:val="005F414A"/>
    <w:rsid w:val="005F5C12"/>
    <w:rsid w:val="005F5E60"/>
    <w:rsid w:val="005F741A"/>
    <w:rsid w:val="00600179"/>
    <w:rsid w:val="00605188"/>
    <w:rsid w:val="006055F6"/>
    <w:rsid w:val="00606A7E"/>
    <w:rsid w:val="006124AC"/>
    <w:rsid w:val="006136FA"/>
    <w:rsid w:val="00615B4D"/>
    <w:rsid w:val="006215D6"/>
    <w:rsid w:val="00623C61"/>
    <w:rsid w:val="00624D8C"/>
    <w:rsid w:val="00625E11"/>
    <w:rsid w:val="00626A97"/>
    <w:rsid w:val="00627678"/>
    <w:rsid w:val="00631729"/>
    <w:rsid w:val="006323D4"/>
    <w:rsid w:val="006336B3"/>
    <w:rsid w:val="00634BE2"/>
    <w:rsid w:val="00634CA6"/>
    <w:rsid w:val="00634D33"/>
    <w:rsid w:val="00635D51"/>
    <w:rsid w:val="0064022B"/>
    <w:rsid w:val="006427E4"/>
    <w:rsid w:val="00644471"/>
    <w:rsid w:val="00644B05"/>
    <w:rsid w:val="00645D5F"/>
    <w:rsid w:val="006477EA"/>
    <w:rsid w:val="006504D3"/>
    <w:rsid w:val="00650A36"/>
    <w:rsid w:val="00653B79"/>
    <w:rsid w:val="00655643"/>
    <w:rsid w:val="00657124"/>
    <w:rsid w:val="00660C8F"/>
    <w:rsid w:val="006611C0"/>
    <w:rsid w:val="00661E3E"/>
    <w:rsid w:val="00663A39"/>
    <w:rsid w:val="00667369"/>
    <w:rsid w:val="006679EF"/>
    <w:rsid w:val="00672480"/>
    <w:rsid w:val="006725F6"/>
    <w:rsid w:val="00672C3B"/>
    <w:rsid w:val="006731BF"/>
    <w:rsid w:val="00675EF1"/>
    <w:rsid w:val="00680525"/>
    <w:rsid w:val="00680810"/>
    <w:rsid w:val="00681DBB"/>
    <w:rsid w:val="00682C2F"/>
    <w:rsid w:val="00683496"/>
    <w:rsid w:val="006848D9"/>
    <w:rsid w:val="00684C3F"/>
    <w:rsid w:val="0068523D"/>
    <w:rsid w:val="00685447"/>
    <w:rsid w:val="0068599E"/>
    <w:rsid w:val="006860D2"/>
    <w:rsid w:val="00690109"/>
    <w:rsid w:val="00690865"/>
    <w:rsid w:val="00690A4C"/>
    <w:rsid w:val="00690E9A"/>
    <w:rsid w:val="00691531"/>
    <w:rsid w:val="0069271F"/>
    <w:rsid w:val="006929F5"/>
    <w:rsid w:val="00697EB3"/>
    <w:rsid w:val="006A01A7"/>
    <w:rsid w:val="006A1A6A"/>
    <w:rsid w:val="006A2CC7"/>
    <w:rsid w:val="006A2F99"/>
    <w:rsid w:val="006A3496"/>
    <w:rsid w:val="006A66C2"/>
    <w:rsid w:val="006B02DF"/>
    <w:rsid w:val="006B03CF"/>
    <w:rsid w:val="006B2A2E"/>
    <w:rsid w:val="006B30E1"/>
    <w:rsid w:val="006B3960"/>
    <w:rsid w:val="006B4E28"/>
    <w:rsid w:val="006B5A57"/>
    <w:rsid w:val="006B64F7"/>
    <w:rsid w:val="006B7091"/>
    <w:rsid w:val="006C0AA2"/>
    <w:rsid w:val="006C2ED0"/>
    <w:rsid w:val="006C3186"/>
    <w:rsid w:val="006C3921"/>
    <w:rsid w:val="006C4805"/>
    <w:rsid w:val="006C4B70"/>
    <w:rsid w:val="006C5A70"/>
    <w:rsid w:val="006C730A"/>
    <w:rsid w:val="006D0F32"/>
    <w:rsid w:val="006D3A5D"/>
    <w:rsid w:val="006D45A1"/>
    <w:rsid w:val="006D55B9"/>
    <w:rsid w:val="006D5DCD"/>
    <w:rsid w:val="006E0FFE"/>
    <w:rsid w:val="006E1E64"/>
    <w:rsid w:val="006E3814"/>
    <w:rsid w:val="006E4C24"/>
    <w:rsid w:val="006E7DDE"/>
    <w:rsid w:val="006F33EB"/>
    <w:rsid w:val="006F57C7"/>
    <w:rsid w:val="006F5F49"/>
    <w:rsid w:val="006F7044"/>
    <w:rsid w:val="00701861"/>
    <w:rsid w:val="00707A0B"/>
    <w:rsid w:val="00707FE9"/>
    <w:rsid w:val="00710D2E"/>
    <w:rsid w:val="00710E06"/>
    <w:rsid w:val="007139DA"/>
    <w:rsid w:val="007149FC"/>
    <w:rsid w:val="007159F4"/>
    <w:rsid w:val="00715B22"/>
    <w:rsid w:val="00716673"/>
    <w:rsid w:val="00717AE6"/>
    <w:rsid w:val="00721D8F"/>
    <w:rsid w:val="007222A2"/>
    <w:rsid w:val="007238DA"/>
    <w:rsid w:val="0072443B"/>
    <w:rsid w:val="00724574"/>
    <w:rsid w:val="007245F1"/>
    <w:rsid w:val="00724EF3"/>
    <w:rsid w:val="00725E6B"/>
    <w:rsid w:val="00726B19"/>
    <w:rsid w:val="00727E7B"/>
    <w:rsid w:val="00730CEA"/>
    <w:rsid w:val="00730E90"/>
    <w:rsid w:val="007319B9"/>
    <w:rsid w:val="00731B21"/>
    <w:rsid w:val="00731CB6"/>
    <w:rsid w:val="00732B64"/>
    <w:rsid w:val="00732CB9"/>
    <w:rsid w:val="0073306B"/>
    <w:rsid w:val="00733929"/>
    <w:rsid w:val="007365EE"/>
    <w:rsid w:val="00736911"/>
    <w:rsid w:val="00737962"/>
    <w:rsid w:val="00737B92"/>
    <w:rsid w:val="00740DAF"/>
    <w:rsid w:val="00741DB2"/>
    <w:rsid w:val="0074306E"/>
    <w:rsid w:val="00743A25"/>
    <w:rsid w:val="00745AD4"/>
    <w:rsid w:val="007507BC"/>
    <w:rsid w:val="0075176B"/>
    <w:rsid w:val="00751F45"/>
    <w:rsid w:val="007522FB"/>
    <w:rsid w:val="0075245B"/>
    <w:rsid w:val="00752E55"/>
    <w:rsid w:val="00755693"/>
    <w:rsid w:val="0075573F"/>
    <w:rsid w:val="00755CE2"/>
    <w:rsid w:val="00757380"/>
    <w:rsid w:val="00757583"/>
    <w:rsid w:val="00762326"/>
    <w:rsid w:val="00763A7A"/>
    <w:rsid w:val="00763CE0"/>
    <w:rsid w:val="0076570A"/>
    <w:rsid w:val="0076601F"/>
    <w:rsid w:val="00766D6F"/>
    <w:rsid w:val="00766F97"/>
    <w:rsid w:val="00767008"/>
    <w:rsid w:val="00770372"/>
    <w:rsid w:val="007719DB"/>
    <w:rsid w:val="00773577"/>
    <w:rsid w:val="00773A31"/>
    <w:rsid w:val="00774784"/>
    <w:rsid w:val="0077688D"/>
    <w:rsid w:val="0077721E"/>
    <w:rsid w:val="00781A06"/>
    <w:rsid w:val="00781A32"/>
    <w:rsid w:val="0078278E"/>
    <w:rsid w:val="00782BDB"/>
    <w:rsid w:val="00783C01"/>
    <w:rsid w:val="00784B09"/>
    <w:rsid w:val="00791575"/>
    <w:rsid w:val="0079348C"/>
    <w:rsid w:val="00796408"/>
    <w:rsid w:val="00796531"/>
    <w:rsid w:val="00797BD8"/>
    <w:rsid w:val="00797C6B"/>
    <w:rsid w:val="00797D4A"/>
    <w:rsid w:val="007A0555"/>
    <w:rsid w:val="007A05C6"/>
    <w:rsid w:val="007A28B8"/>
    <w:rsid w:val="007A299D"/>
    <w:rsid w:val="007A5926"/>
    <w:rsid w:val="007B06F0"/>
    <w:rsid w:val="007B0DF2"/>
    <w:rsid w:val="007B240B"/>
    <w:rsid w:val="007B2D07"/>
    <w:rsid w:val="007B5C54"/>
    <w:rsid w:val="007C0293"/>
    <w:rsid w:val="007C1620"/>
    <w:rsid w:val="007C27E3"/>
    <w:rsid w:val="007C370C"/>
    <w:rsid w:val="007C409A"/>
    <w:rsid w:val="007C5346"/>
    <w:rsid w:val="007C5846"/>
    <w:rsid w:val="007D0101"/>
    <w:rsid w:val="007D0454"/>
    <w:rsid w:val="007D0BCE"/>
    <w:rsid w:val="007D0D80"/>
    <w:rsid w:val="007D73B8"/>
    <w:rsid w:val="007E0609"/>
    <w:rsid w:val="007E0871"/>
    <w:rsid w:val="007E0ED7"/>
    <w:rsid w:val="007E1579"/>
    <w:rsid w:val="007E1F0A"/>
    <w:rsid w:val="007E3591"/>
    <w:rsid w:val="007E386A"/>
    <w:rsid w:val="007E53C8"/>
    <w:rsid w:val="007F1FB0"/>
    <w:rsid w:val="007F2599"/>
    <w:rsid w:val="007F3949"/>
    <w:rsid w:val="007F39B1"/>
    <w:rsid w:val="007F3E7D"/>
    <w:rsid w:val="007F41A7"/>
    <w:rsid w:val="007F4AF1"/>
    <w:rsid w:val="007F53E1"/>
    <w:rsid w:val="007F7310"/>
    <w:rsid w:val="007F7EED"/>
    <w:rsid w:val="00802ADE"/>
    <w:rsid w:val="00803B13"/>
    <w:rsid w:val="00803DFD"/>
    <w:rsid w:val="00806B13"/>
    <w:rsid w:val="00807833"/>
    <w:rsid w:val="0080797D"/>
    <w:rsid w:val="00811CA8"/>
    <w:rsid w:val="008125F1"/>
    <w:rsid w:val="008140FE"/>
    <w:rsid w:val="008151CC"/>
    <w:rsid w:val="0082475C"/>
    <w:rsid w:val="00824A9A"/>
    <w:rsid w:val="0082556A"/>
    <w:rsid w:val="00825AB1"/>
    <w:rsid w:val="00827B20"/>
    <w:rsid w:val="00831DEF"/>
    <w:rsid w:val="0083239F"/>
    <w:rsid w:val="00835B27"/>
    <w:rsid w:val="00836B88"/>
    <w:rsid w:val="0084020D"/>
    <w:rsid w:val="008407E5"/>
    <w:rsid w:val="008415AA"/>
    <w:rsid w:val="008430DB"/>
    <w:rsid w:val="008466C5"/>
    <w:rsid w:val="008500FF"/>
    <w:rsid w:val="00850A3F"/>
    <w:rsid w:val="0085137E"/>
    <w:rsid w:val="00852297"/>
    <w:rsid w:val="00852CA9"/>
    <w:rsid w:val="00853FDD"/>
    <w:rsid w:val="00855642"/>
    <w:rsid w:val="008607CB"/>
    <w:rsid w:val="008614DC"/>
    <w:rsid w:val="00862D04"/>
    <w:rsid w:val="0086355A"/>
    <w:rsid w:val="00864657"/>
    <w:rsid w:val="00864A06"/>
    <w:rsid w:val="008651E0"/>
    <w:rsid w:val="00865F79"/>
    <w:rsid w:val="00866161"/>
    <w:rsid w:val="00866F89"/>
    <w:rsid w:val="00866FC2"/>
    <w:rsid w:val="00867467"/>
    <w:rsid w:val="00873C8B"/>
    <w:rsid w:val="00873E46"/>
    <w:rsid w:val="008744F1"/>
    <w:rsid w:val="00874FCD"/>
    <w:rsid w:val="008762EF"/>
    <w:rsid w:val="0087647E"/>
    <w:rsid w:val="008767C4"/>
    <w:rsid w:val="00876B6F"/>
    <w:rsid w:val="00876CF2"/>
    <w:rsid w:val="00876DF6"/>
    <w:rsid w:val="008816F8"/>
    <w:rsid w:val="00881963"/>
    <w:rsid w:val="00882A4F"/>
    <w:rsid w:val="00882A58"/>
    <w:rsid w:val="00883D42"/>
    <w:rsid w:val="00884983"/>
    <w:rsid w:val="00884A19"/>
    <w:rsid w:val="008902BD"/>
    <w:rsid w:val="00891031"/>
    <w:rsid w:val="008941FB"/>
    <w:rsid w:val="008958AF"/>
    <w:rsid w:val="008960ED"/>
    <w:rsid w:val="0089799D"/>
    <w:rsid w:val="008A04DB"/>
    <w:rsid w:val="008A0529"/>
    <w:rsid w:val="008A114A"/>
    <w:rsid w:val="008A22A6"/>
    <w:rsid w:val="008A2CC6"/>
    <w:rsid w:val="008A2F8B"/>
    <w:rsid w:val="008A58EA"/>
    <w:rsid w:val="008A6017"/>
    <w:rsid w:val="008A6EF9"/>
    <w:rsid w:val="008A7D1C"/>
    <w:rsid w:val="008B1981"/>
    <w:rsid w:val="008B47A6"/>
    <w:rsid w:val="008C0AA0"/>
    <w:rsid w:val="008C24E7"/>
    <w:rsid w:val="008C2900"/>
    <w:rsid w:val="008C316A"/>
    <w:rsid w:val="008C5177"/>
    <w:rsid w:val="008C5925"/>
    <w:rsid w:val="008C6935"/>
    <w:rsid w:val="008C6D2D"/>
    <w:rsid w:val="008D00EE"/>
    <w:rsid w:val="008D0A7C"/>
    <w:rsid w:val="008D180C"/>
    <w:rsid w:val="008D22B0"/>
    <w:rsid w:val="008E0B9B"/>
    <w:rsid w:val="008E1540"/>
    <w:rsid w:val="008E1689"/>
    <w:rsid w:val="008E4742"/>
    <w:rsid w:val="008E5844"/>
    <w:rsid w:val="008F1957"/>
    <w:rsid w:val="008F2480"/>
    <w:rsid w:val="008F363A"/>
    <w:rsid w:val="008F486A"/>
    <w:rsid w:val="008F5444"/>
    <w:rsid w:val="008F5BC0"/>
    <w:rsid w:val="008F66F1"/>
    <w:rsid w:val="008F6A20"/>
    <w:rsid w:val="008F6E0F"/>
    <w:rsid w:val="008F72EB"/>
    <w:rsid w:val="008F7D86"/>
    <w:rsid w:val="009005FF"/>
    <w:rsid w:val="009047C3"/>
    <w:rsid w:val="00905223"/>
    <w:rsid w:val="00913738"/>
    <w:rsid w:val="009141D4"/>
    <w:rsid w:val="0091435F"/>
    <w:rsid w:val="009152E7"/>
    <w:rsid w:val="00915568"/>
    <w:rsid w:val="00920388"/>
    <w:rsid w:val="009205E0"/>
    <w:rsid w:val="00922A07"/>
    <w:rsid w:val="0092593C"/>
    <w:rsid w:val="009260D2"/>
    <w:rsid w:val="00926967"/>
    <w:rsid w:val="0092784F"/>
    <w:rsid w:val="0093038A"/>
    <w:rsid w:val="009345C2"/>
    <w:rsid w:val="009355AB"/>
    <w:rsid w:val="00936841"/>
    <w:rsid w:val="00936F99"/>
    <w:rsid w:val="00940A29"/>
    <w:rsid w:val="0094117A"/>
    <w:rsid w:val="009414BD"/>
    <w:rsid w:val="00941893"/>
    <w:rsid w:val="0094273F"/>
    <w:rsid w:val="00942931"/>
    <w:rsid w:val="00945C9D"/>
    <w:rsid w:val="00950E00"/>
    <w:rsid w:val="00953B02"/>
    <w:rsid w:val="0095404B"/>
    <w:rsid w:val="00955966"/>
    <w:rsid w:val="0095748B"/>
    <w:rsid w:val="009616E1"/>
    <w:rsid w:val="00961E06"/>
    <w:rsid w:val="009622FC"/>
    <w:rsid w:val="00966651"/>
    <w:rsid w:val="00966D05"/>
    <w:rsid w:val="00967853"/>
    <w:rsid w:val="00967947"/>
    <w:rsid w:val="0097151F"/>
    <w:rsid w:val="00973BE5"/>
    <w:rsid w:val="00980433"/>
    <w:rsid w:val="009813AA"/>
    <w:rsid w:val="00981CE3"/>
    <w:rsid w:val="009851C2"/>
    <w:rsid w:val="00985906"/>
    <w:rsid w:val="00990843"/>
    <w:rsid w:val="00994042"/>
    <w:rsid w:val="00994059"/>
    <w:rsid w:val="00994430"/>
    <w:rsid w:val="00994570"/>
    <w:rsid w:val="00994D4E"/>
    <w:rsid w:val="0099799E"/>
    <w:rsid w:val="009A0310"/>
    <w:rsid w:val="009A0DC1"/>
    <w:rsid w:val="009A4DC5"/>
    <w:rsid w:val="009A4FD5"/>
    <w:rsid w:val="009A61C1"/>
    <w:rsid w:val="009B0E58"/>
    <w:rsid w:val="009B3FB9"/>
    <w:rsid w:val="009B43C3"/>
    <w:rsid w:val="009B6105"/>
    <w:rsid w:val="009B6912"/>
    <w:rsid w:val="009C02BC"/>
    <w:rsid w:val="009C0305"/>
    <w:rsid w:val="009C26C7"/>
    <w:rsid w:val="009C46DF"/>
    <w:rsid w:val="009C52FE"/>
    <w:rsid w:val="009C5D12"/>
    <w:rsid w:val="009C711A"/>
    <w:rsid w:val="009D4113"/>
    <w:rsid w:val="009D51C8"/>
    <w:rsid w:val="009D6705"/>
    <w:rsid w:val="009E0DE7"/>
    <w:rsid w:val="009E1814"/>
    <w:rsid w:val="009E234E"/>
    <w:rsid w:val="009E23B4"/>
    <w:rsid w:val="009E29CC"/>
    <w:rsid w:val="009E5CBA"/>
    <w:rsid w:val="009E6591"/>
    <w:rsid w:val="009F1FB6"/>
    <w:rsid w:val="009F2D9D"/>
    <w:rsid w:val="00A02445"/>
    <w:rsid w:val="00A030C2"/>
    <w:rsid w:val="00A035AD"/>
    <w:rsid w:val="00A0567C"/>
    <w:rsid w:val="00A11F11"/>
    <w:rsid w:val="00A12BE1"/>
    <w:rsid w:val="00A13805"/>
    <w:rsid w:val="00A13C29"/>
    <w:rsid w:val="00A17519"/>
    <w:rsid w:val="00A20AE6"/>
    <w:rsid w:val="00A21969"/>
    <w:rsid w:val="00A21CBD"/>
    <w:rsid w:val="00A22A9B"/>
    <w:rsid w:val="00A258EC"/>
    <w:rsid w:val="00A263D5"/>
    <w:rsid w:val="00A26699"/>
    <w:rsid w:val="00A3123D"/>
    <w:rsid w:val="00A31BCF"/>
    <w:rsid w:val="00A32048"/>
    <w:rsid w:val="00A321C5"/>
    <w:rsid w:val="00A32C1A"/>
    <w:rsid w:val="00A33EA8"/>
    <w:rsid w:val="00A35679"/>
    <w:rsid w:val="00A35FFF"/>
    <w:rsid w:val="00A36231"/>
    <w:rsid w:val="00A362C2"/>
    <w:rsid w:val="00A37EAD"/>
    <w:rsid w:val="00A40201"/>
    <w:rsid w:val="00A432DA"/>
    <w:rsid w:val="00A46ACC"/>
    <w:rsid w:val="00A47E3E"/>
    <w:rsid w:val="00A47E4F"/>
    <w:rsid w:val="00A53DEB"/>
    <w:rsid w:val="00A54512"/>
    <w:rsid w:val="00A54B67"/>
    <w:rsid w:val="00A54DAC"/>
    <w:rsid w:val="00A56191"/>
    <w:rsid w:val="00A56386"/>
    <w:rsid w:val="00A56C1D"/>
    <w:rsid w:val="00A572CC"/>
    <w:rsid w:val="00A572D2"/>
    <w:rsid w:val="00A60901"/>
    <w:rsid w:val="00A625A7"/>
    <w:rsid w:val="00A62675"/>
    <w:rsid w:val="00A63656"/>
    <w:rsid w:val="00A636FB"/>
    <w:rsid w:val="00A64154"/>
    <w:rsid w:val="00A706EF"/>
    <w:rsid w:val="00A706F8"/>
    <w:rsid w:val="00A7138E"/>
    <w:rsid w:val="00A717A0"/>
    <w:rsid w:val="00A7210F"/>
    <w:rsid w:val="00A73125"/>
    <w:rsid w:val="00A7543D"/>
    <w:rsid w:val="00A75693"/>
    <w:rsid w:val="00A80650"/>
    <w:rsid w:val="00A80D06"/>
    <w:rsid w:val="00A834A0"/>
    <w:rsid w:val="00A932DB"/>
    <w:rsid w:val="00A942EB"/>
    <w:rsid w:val="00A9673E"/>
    <w:rsid w:val="00AA04FA"/>
    <w:rsid w:val="00AA0733"/>
    <w:rsid w:val="00AA0794"/>
    <w:rsid w:val="00AA23E0"/>
    <w:rsid w:val="00AB03D1"/>
    <w:rsid w:val="00AB22B5"/>
    <w:rsid w:val="00AB3848"/>
    <w:rsid w:val="00AB573C"/>
    <w:rsid w:val="00AB6D62"/>
    <w:rsid w:val="00AB725A"/>
    <w:rsid w:val="00AB7E82"/>
    <w:rsid w:val="00AC0016"/>
    <w:rsid w:val="00AC09B3"/>
    <w:rsid w:val="00AC23C1"/>
    <w:rsid w:val="00AC2E73"/>
    <w:rsid w:val="00AC34BC"/>
    <w:rsid w:val="00AC54F0"/>
    <w:rsid w:val="00AC5BC2"/>
    <w:rsid w:val="00AC6932"/>
    <w:rsid w:val="00AC7857"/>
    <w:rsid w:val="00AD1AE6"/>
    <w:rsid w:val="00AD20AE"/>
    <w:rsid w:val="00AD2400"/>
    <w:rsid w:val="00AD58D6"/>
    <w:rsid w:val="00AD5BA6"/>
    <w:rsid w:val="00AD6C36"/>
    <w:rsid w:val="00AD788B"/>
    <w:rsid w:val="00AD7BF0"/>
    <w:rsid w:val="00AE0E83"/>
    <w:rsid w:val="00AE265E"/>
    <w:rsid w:val="00AE2C26"/>
    <w:rsid w:val="00AE2EBB"/>
    <w:rsid w:val="00AE3B1E"/>
    <w:rsid w:val="00AE725C"/>
    <w:rsid w:val="00AE7EE8"/>
    <w:rsid w:val="00AF4529"/>
    <w:rsid w:val="00AF547E"/>
    <w:rsid w:val="00AF5E15"/>
    <w:rsid w:val="00AF7E59"/>
    <w:rsid w:val="00B00553"/>
    <w:rsid w:val="00B05285"/>
    <w:rsid w:val="00B06CDF"/>
    <w:rsid w:val="00B11ECD"/>
    <w:rsid w:val="00B13675"/>
    <w:rsid w:val="00B14FE7"/>
    <w:rsid w:val="00B17B3B"/>
    <w:rsid w:val="00B21ABA"/>
    <w:rsid w:val="00B2213B"/>
    <w:rsid w:val="00B2318F"/>
    <w:rsid w:val="00B24B25"/>
    <w:rsid w:val="00B253AA"/>
    <w:rsid w:val="00B267E3"/>
    <w:rsid w:val="00B27756"/>
    <w:rsid w:val="00B3141D"/>
    <w:rsid w:val="00B31B5C"/>
    <w:rsid w:val="00B32555"/>
    <w:rsid w:val="00B33BDA"/>
    <w:rsid w:val="00B36FB1"/>
    <w:rsid w:val="00B378F2"/>
    <w:rsid w:val="00B37CF7"/>
    <w:rsid w:val="00B40B41"/>
    <w:rsid w:val="00B4192F"/>
    <w:rsid w:val="00B42970"/>
    <w:rsid w:val="00B45721"/>
    <w:rsid w:val="00B47805"/>
    <w:rsid w:val="00B47AB3"/>
    <w:rsid w:val="00B51055"/>
    <w:rsid w:val="00B51F94"/>
    <w:rsid w:val="00B537E0"/>
    <w:rsid w:val="00B558C3"/>
    <w:rsid w:val="00B55BB5"/>
    <w:rsid w:val="00B57CE3"/>
    <w:rsid w:val="00B600AE"/>
    <w:rsid w:val="00B607AB"/>
    <w:rsid w:val="00B60CE0"/>
    <w:rsid w:val="00B640BC"/>
    <w:rsid w:val="00B66F62"/>
    <w:rsid w:val="00B67924"/>
    <w:rsid w:val="00B72B7C"/>
    <w:rsid w:val="00B73A25"/>
    <w:rsid w:val="00B74C99"/>
    <w:rsid w:val="00B81456"/>
    <w:rsid w:val="00B82696"/>
    <w:rsid w:val="00B84E24"/>
    <w:rsid w:val="00B851DC"/>
    <w:rsid w:val="00B86B44"/>
    <w:rsid w:val="00B91215"/>
    <w:rsid w:val="00B91ED6"/>
    <w:rsid w:val="00B96264"/>
    <w:rsid w:val="00B966EE"/>
    <w:rsid w:val="00BA18A3"/>
    <w:rsid w:val="00BA196F"/>
    <w:rsid w:val="00BA2E79"/>
    <w:rsid w:val="00BA3891"/>
    <w:rsid w:val="00BA409C"/>
    <w:rsid w:val="00BA41D0"/>
    <w:rsid w:val="00BB1DA3"/>
    <w:rsid w:val="00BB1EB7"/>
    <w:rsid w:val="00BB4E02"/>
    <w:rsid w:val="00BB5145"/>
    <w:rsid w:val="00BB58CB"/>
    <w:rsid w:val="00BB6B16"/>
    <w:rsid w:val="00BC0B49"/>
    <w:rsid w:val="00BC2AA4"/>
    <w:rsid w:val="00BC2D29"/>
    <w:rsid w:val="00BC349D"/>
    <w:rsid w:val="00BC563E"/>
    <w:rsid w:val="00BC582A"/>
    <w:rsid w:val="00BC5C8A"/>
    <w:rsid w:val="00BC78C5"/>
    <w:rsid w:val="00BD0939"/>
    <w:rsid w:val="00BD1CAF"/>
    <w:rsid w:val="00BD3D51"/>
    <w:rsid w:val="00BD4255"/>
    <w:rsid w:val="00BE27FD"/>
    <w:rsid w:val="00BE2A15"/>
    <w:rsid w:val="00BE3C21"/>
    <w:rsid w:val="00BE6186"/>
    <w:rsid w:val="00BE685F"/>
    <w:rsid w:val="00BE7D11"/>
    <w:rsid w:val="00BF0421"/>
    <w:rsid w:val="00BF0469"/>
    <w:rsid w:val="00BF1055"/>
    <w:rsid w:val="00BF183B"/>
    <w:rsid w:val="00BF2080"/>
    <w:rsid w:val="00BF3940"/>
    <w:rsid w:val="00BF57BF"/>
    <w:rsid w:val="00BF7821"/>
    <w:rsid w:val="00C00DBE"/>
    <w:rsid w:val="00C0329A"/>
    <w:rsid w:val="00C039EB"/>
    <w:rsid w:val="00C03C25"/>
    <w:rsid w:val="00C076CB"/>
    <w:rsid w:val="00C10B52"/>
    <w:rsid w:val="00C11800"/>
    <w:rsid w:val="00C11AC2"/>
    <w:rsid w:val="00C12BD4"/>
    <w:rsid w:val="00C154DD"/>
    <w:rsid w:val="00C1661B"/>
    <w:rsid w:val="00C16A28"/>
    <w:rsid w:val="00C16C50"/>
    <w:rsid w:val="00C2041E"/>
    <w:rsid w:val="00C217F8"/>
    <w:rsid w:val="00C22072"/>
    <w:rsid w:val="00C22348"/>
    <w:rsid w:val="00C223F4"/>
    <w:rsid w:val="00C22D68"/>
    <w:rsid w:val="00C26E61"/>
    <w:rsid w:val="00C30767"/>
    <w:rsid w:val="00C3398C"/>
    <w:rsid w:val="00C342AA"/>
    <w:rsid w:val="00C34B65"/>
    <w:rsid w:val="00C35547"/>
    <w:rsid w:val="00C42EE2"/>
    <w:rsid w:val="00C4384E"/>
    <w:rsid w:val="00C45EB6"/>
    <w:rsid w:val="00C46CBE"/>
    <w:rsid w:val="00C47855"/>
    <w:rsid w:val="00C524BC"/>
    <w:rsid w:val="00C530C3"/>
    <w:rsid w:val="00C547BA"/>
    <w:rsid w:val="00C55183"/>
    <w:rsid w:val="00C5792F"/>
    <w:rsid w:val="00C60ABC"/>
    <w:rsid w:val="00C64345"/>
    <w:rsid w:val="00C64473"/>
    <w:rsid w:val="00C70DB0"/>
    <w:rsid w:val="00C71B70"/>
    <w:rsid w:val="00C71C9B"/>
    <w:rsid w:val="00C73293"/>
    <w:rsid w:val="00C75D67"/>
    <w:rsid w:val="00C76874"/>
    <w:rsid w:val="00C76EC7"/>
    <w:rsid w:val="00C77312"/>
    <w:rsid w:val="00C8096A"/>
    <w:rsid w:val="00C80A84"/>
    <w:rsid w:val="00C818B9"/>
    <w:rsid w:val="00C819DC"/>
    <w:rsid w:val="00C81D79"/>
    <w:rsid w:val="00C83813"/>
    <w:rsid w:val="00C84F5A"/>
    <w:rsid w:val="00C85A06"/>
    <w:rsid w:val="00C90514"/>
    <w:rsid w:val="00C90F23"/>
    <w:rsid w:val="00C92EB1"/>
    <w:rsid w:val="00C93C8C"/>
    <w:rsid w:val="00C93E31"/>
    <w:rsid w:val="00C94687"/>
    <w:rsid w:val="00C948BC"/>
    <w:rsid w:val="00C956C8"/>
    <w:rsid w:val="00C96704"/>
    <w:rsid w:val="00CA01B7"/>
    <w:rsid w:val="00CA01E2"/>
    <w:rsid w:val="00CA166A"/>
    <w:rsid w:val="00CA20FA"/>
    <w:rsid w:val="00CA2625"/>
    <w:rsid w:val="00CA4829"/>
    <w:rsid w:val="00CA63AC"/>
    <w:rsid w:val="00CA69A9"/>
    <w:rsid w:val="00CA71A9"/>
    <w:rsid w:val="00CB43E5"/>
    <w:rsid w:val="00CB4701"/>
    <w:rsid w:val="00CC22FC"/>
    <w:rsid w:val="00CC3EC3"/>
    <w:rsid w:val="00CC402C"/>
    <w:rsid w:val="00CC4504"/>
    <w:rsid w:val="00CC606E"/>
    <w:rsid w:val="00CC6AAF"/>
    <w:rsid w:val="00CC78BC"/>
    <w:rsid w:val="00CC7961"/>
    <w:rsid w:val="00CD04AB"/>
    <w:rsid w:val="00CD052D"/>
    <w:rsid w:val="00CD07AE"/>
    <w:rsid w:val="00CD15C4"/>
    <w:rsid w:val="00CD2203"/>
    <w:rsid w:val="00CD3265"/>
    <w:rsid w:val="00CD3DA1"/>
    <w:rsid w:val="00CD65DA"/>
    <w:rsid w:val="00CD6673"/>
    <w:rsid w:val="00CD74D7"/>
    <w:rsid w:val="00CE4271"/>
    <w:rsid w:val="00CE5246"/>
    <w:rsid w:val="00CE6DB9"/>
    <w:rsid w:val="00CE6F7E"/>
    <w:rsid w:val="00CE7E1C"/>
    <w:rsid w:val="00CF0FC9"/>
    <w:rsid w:val="00CF30E6"/>
    <w:rsid w:val="00CF3A3C"/>
    <w:rsid w:val="00CF4541"/>
    <w:rsid w:val="00CF492B"/>
    <w:rsid w:val="00CF4D91"/>
    <w:rsid w:val="00CF6175"/>
    <w:rsid w:val="00CF7082"/>
    <w:rsid w:val="00D00734"/>
    <w:rsid w:val="00D00CE7"/>
    <w:rsid w:val="00D01998"/>
    <w:rsid w:val="00D01A9C"/>
    <w:rsid w:val="00D05541"/>
    <w:rsid w:val="00D06192"/>
    <w:rsid w:val="00D07E36"/>
    <w:rsid w:val="00D14324"/>
    <w:rsid w:val="00D15B80"/>
    <w:rsid w:val="00D16492"/>
    <w:rsid w:val="00D2085B"/>
    <w:rsid w:val="00D21B22"/>
    <w:rsid w:val="00D22A7F"/>
    <w:rsid w:val="00D24BC8"/>
    <w:rsid w:val="00D26A1B"/>
    <w:rsid w:val="00D306A8"/>
    <w:rsid w:val="00D31A6B"/>
    <w:rsid w:val="00D33915"/>
    <w:rsid w:val="00D34B29"/>
    <w:rsid w:val="00D365D4"/>
    <w:rsid w:val="00D3725E"/>
    <w:rsid w:val="00D40CD2"/>
    <w:rsid w:val="00D41B05"/>
    <w:rsid w:val="00D41C23"/>
    <w:rsid w:val="00D4344F"/>
    <w:rsid w:val="00D43C0D"/>
    <w:rsid w:val="00D44914"/>
    <w:rsid w:val="00D45B8D"/>
    <w:rsid w:val="00D46657"/>
    <w:rsid w:val="00D47038"/>
    <w:rsid w:val="00D47EBA"/>
    <w:rsid w:val="00D52B30"/>
    <w:rsid w:val="00D54113"/>
    <w:rsid w:val="00D57358"/>
    <w:rsid w:val="00D57DC1"/>
    <w:rsid w:val="00D61284"/>
    <w:rsid w:val="00D61D10"/>
    <w:rsid w:val="00D63FE5"/>
    <w:rsid w:val="00D64951"/>
    <w:rsid w:val="00D652CA"/>
    <w:rsid w:val="00D66517"/>
    <w:rsid w:val="00D66E6E"/>
    <w:rsid w:val="00D70FC5"/>
    <w:rsid w:val="00D71540"/>
    <w:rsid w:val="00D7183D"/>
    <w:rsid w:val="00D76D89"/>
    <w:rsid w:val="00D771E6"/>
    <w:rsid w:val="00D8141E"/>
    <w:rsid w:val="00D830E8"/>
    <w:rsid w:val="00D834A1"/>
    <w:rsid w:val="00D83627"/>
    <w:rsid w:val="00D838A9"/>
    <w:rsid w:val="00D8391A"/>
    <w:rsid w:val="00D83AE2"/>
    <w:rsid w:val="00D84DE5"/>
    <w:rsid w:val="00D8657A"/>
    <w:rsid w:val="00D86767"/>
    <w:rsid w:val="00D8742E"/>
    <w:rsid w:val="00D876E2"/>
    <w:rsid w:val="00D87877"/>
    <w:rsid w:val="00D91F58"/>
    <w:rsid w:val="00D92364"/>
    <w:rsid w:val="00D94605"/>
    <w:rsid w:val="00D9477F"/>
    <w:rsid w:val="00D95AD5"/>
    <w:rsid w:val="00D96C4B"/>
    <w:rsid w:val="00D97A09"/>
    <w:rsid w:val="00DA1405"/>
    <w:rsid w:val="00DA1E7A"/>
    <w:rsid w:val="00DA285C"/>
    <w:rsid w:val="00DA32D8"/>
    <w:rsid w:val="00DA6608"/>
    <w:rsid w:val="00DA7554"/>
    <w:rsid w:val="00DA7AA2"/>
    <w:rsid w:val="00DB16DB"/>
    <w:rsid w:val="00DB27CA"/>
    <w:rsid w:val="00DB40FF"/>
    <w:rsid w:val="00DB63CC"/>
    <w:rsid w:val="00DB72F4"/>
    <w:rsid w:val="00DC1572"/>
    <w:rsid w:val="00DC297B"/>
    <w:rsid w:val="00DC362E"/>
    <w:rsid w:val="00DC4A8D"/>
    <w:rsid w:val="00DC6002"/>
    <w:rsid w:val="00DC64C0"/>
    <w:rsid w:val="00DD2162"/>
    <w:rsid w:val="00DD237F"/>
    <w:rsid w:val="00DD2642"/>
    <w:rsid w:val="00DD26D8"/>
    <w:rsid w:val="00DD2EAF"/>
    <w:rsid w:val="00DD392F"/>
    <w:rsid w:val="00DD3C8D"/>
    <w:rsid w:val="00DD557C"/>
    <w:rsid w:val="00DD5779"/>
    <w:rsid w:val="00DD65B6"/>
    <w:rsid w:val="00DD7222"/>
    <w:rsid w:val="00DE114E"/>
    <w:rsid w:val="00DE31D3"/>
    <w:rsid w:val="00DE3516"/>
    <w:rsid w:val="00DE3DB5"/>
    <w:rsid w:val="00DE4116"/>
    <w:rsid w:val="00DE4223"/>
    <w:rsid w:val="00DE6565"/>
    <w:rsid w:val="00DE66FC"/>
    <w:rsid w:val="00DE6F5B"/>
    <w:rsid w:val="00DF0916"/>
    <w:rsid w:val="00DF29F6"/>
    <w:rsid w:val="00DF320C"/>
    <w:rsid w:val="00DF48AF"/>
    <w:rsid w:val="00DF4F67"/>
    <w:rsid w:val="00DF653A"/>
    <w:rsid w:val="00E01438"/>
    <w:rsid w:val="00E0179C"/>
    <w:rsid w:val="00E0548D"/>
    <w:rsid w:val="00E06635"/>
    <w:rsid w:val="00E06D7A"/>
    <w:rsid w:val="00E071FF"/>
    <w:rsid w:val="00E0754C"/>
    <w:rsid w:val="00E1141C"/>
    <w:rsid w:val="00E11AC4"/>
    <w:rsid w:val="00E133DA"/>
    <w:rsid w:val="00E14632"/>
    <w:rsid w:val="00E1632A"/>
    <w:rsid w:val="00E20294"/>
    <w:rsid w:val="00E21AB1"/>
    <w:rsid w:val="00E22565"/>
    <w:rsid w:val="00E253CD"/>
    <w:rsid w:val="00E279D1"/>
    <w:rsid w:val="00E27F4C"/>
    <w:rsid w:val="00E35B51"/>
    <w:rsid w:val="00E35C4E"/>
    <w:rsid w:val="00E421D3"/>
    <w:rsid w:val="00E43EB4"/>
    <w:rsid w:val="00E464ED"/>
    <w:rsid w:val="00E50157"/>
    <w:rsid w:val="00E5193E"/>
    <w:rsid w:val="00E51959"/>
    <w:rsid w:val="00E52323"/>
    <w:rsid w:val="00E542C2"/>
    <w:rsid w:val="00E54CBC"/>
    <w:rsid w:val="00E5619B"/>
    <w:rsid w:val="00E56502"/>
    <w:rsid w:val="00E61011"/>
    <w:rsid w:val="00E619EF"/>
    <w:rsid w:val="00E64806"/>
    <w:rsid w:val="00E65DDA"/>
    <w:rsid w:val="00E67120"/>
    <w:rsid w:val="00E67323"/>
    <w:rsid w:val="00E706D8"/>
    <w:rsid w:val="00E724F4"/>
    <w:rsid w:val="00E7273E"/>
    <w:rsid w:val="00E73D0B"/>
    <w:rsid w:val="00E74F01"/>
    <w:rsid w:val="00E76FF3"/>
    <w:rsid w:val="00E77A11"/>
    <w:rsid w:val="00E82FB7"/>
    <w:rsid w:val="00E830F4"/>
    <w:rsid w:val="00E83DDE"/>
    <w:rsid w:val="00E83FFD"/>
    <w:rsid w:val="00E86529"/>
    <w:rsid w:val="00E8781E"/>
    <w:rsid w:val="00E9095A"/>
    <w:rsid w:val="00E91250"/>
    <w:rsid w:val="00E93A5B"/>
    <w:rsid w:val="00E94155"/>
    <w:rsid w:val="00E97C31"/>
    <w:rsid w:val="00EA2A53"/>
    <w:rsid w:val="00EA2BC5"/>
    <w:rsid w:val="00EA5722"/>
    <w:rsid w:val="00EA63B5"/>
    <w:rsid w:val="00EB03B8"/>
    <w:rsid w:val="00EB27D0"/>
    <w:rsid w:val="00EB5F8C"/>
    <w:rsid w:val="00EC1F6F"/>
    <w:rsid w:val="00EC20B6"/>
    <w:rsid w:val="00EC26E2"/>
    <w:rsid w:val="00EC4EB6"/>
    <w:rsid w:val="00EC527A"/>
    <w:rsid w:val="00EC5748"/>
    <w:rsid w:val="00EC7032"/>
    <w:rsid w:val="00ED2DA0"/>
    <w:rsid w:val="00ED6121"/>
    <w:rsid w:val="00ED6D3A"/>
    <w:rsid w:val="00ED7A28"/>
    <w:rsid w:val="00ED7B8C"/>
    <w:rsid w:val="00EE06F2"/>
    <w:rsid w:val="00EE22F7"/>
    <w:rsid w:val="00EE2F9F"/>
    <w:rsid w:val="00EE3587"/>
    <w:rsid w:val="00EE4B39"/>
    <w:rsid w:val="00EE4F10"/>
    <w:rsid w:val="00EE52A1"/>
    <w:rsid w:val="00EF04A8"/>
    <w:rsid w:val="00EF04D3"/>
    <w:rsid w:val="00EF151F"/>
    <w:rsid w:val="00EF215B"/>
    <w:rsid w:val="00EF400C"/>
    <w:rsid w:val="00EF7283"/>
    <w:rsid w:val="00F0002C"/>
    <w:rsid w:val="00F008DC"/>
    <w:rsid w:val="00F00A0B"/>
    <w:rsid w:val="00F0399D"/>
    <w:rsid w:val="00F07B3C"/>
    <w:rsid w:val="00F10DF4"/>
    <w:rsid w:val="00F1159E"/>
    <w:rsid w:val="00F11B60"/>
    <w:rsid w:val="00F13326"/>
    <w:rsid w:val="00F14286"/>
    <w:rsid w:val="00F15B58"/>
    <w:rsid w:val="00F16B31"/>
    <w:rsid w:val="00F17489"/>
    <w:rsid w:val="00F21108"/>
    <w:rsid w:val="00F22619"/>
    <w:rsid w:val="00F2436E"/>
    <w:rsid w:val="00F24CFB"/>
    <w:rsid w:val="00F2537D"/>
    <w:rsid w:val="00F26C47"/>
    <w:rsid w:val="00F31340"/>
    <w:rsid w:val="00F31AD4"/>
    <w:rsid w:val="00F3225A"/>
    <w:rsid w:val="00F35320"/>
    <w:rsid w:val="00F353CC"/>
    <w:rsid w:val="00F358AD"/>
    <w:rsid w:val="00F37B51"/>
    <w:rsid w:val="00F37B96"/>
    <w:rsid w:val="00F406AC"/>
    <w:rsid w:val="00F415BB"/>
    <w:rsid w:val="00F42E3E"/>
    <w:rsid w:val="00F43297"/>
    <w:rsid w:val="00F43BE4"/>
    <w:rsid w:val="00F4487F"/>
    <w:rsid w:val="00F453DE"/>
    <w:rsid w:val="00F45931"/>
    <w:rsid w:val="00F459FB"/>
    <w:rsid w:val="00F460CA"/>
    <w:rsid w:val="00F46710"/>
    <w:rsid w:val="00F46B66"/>
    <w:rsid w:val="00F5047D"/>
    <w:rsid w:val="00F50625"/>
    <w:rsid w:val="00F52EED"/>
    <w:rsid w:val="00F5492A"/>
    <w:rsid w:val="00F631A2"/>
    <w:rsid w:val="00F63C79"/>
    <w:rsid w:val="00F64C1B"/>
    <w:rsid w:val="00F6559F"/>
    <w:rsid w:val="00F67D9D"/>
    <w:rsid w:val="00F749F3"/>
    <w:rsid w:val="00F75AEF"/>
    <w:rsid w:val="00F765EE"/>
    <w:rsid w:val="00F76B26"/>
    <w:rsid w:val="00F81F36"/>
    <w:rsid w:val="00F85068"/>
    <w:rsid w:val="00F855FC"/>
    <w:rsid w:val="00F85E28"/>
    <w:rsid w:val="00F87770"/>
    <w:rsid w:val="00F91CB9"/>
    <w:rsid w:val="00F9256F"/>
    <w:rsid w:val="00F925A3"/>
    <w:rsid w:val="00F92940"/>
    <w:rsid w:val="00F93003"/>
    <w:rsid w:val="00F95DF6"/>
    <w:rsid w:val="00F965A6"/>
    <w:rsid w:val="00F97846"/>
    <w:rsid w:val="00F97BC4"/>
    <w:rsid w:val="00F97DD4"/>
    <w:rsid w:val="00FA08C3"/>
    <w:rsid w:val="00FA0BA1"/>
    <w:rsid w:val="00FA2786"/>
    <w:rsid w:val="00FA440B"/>
    <w:rsid w:val="00FA456A"/>
    <w:rsid w:val="00FA6C4E"/>
    <w:rsid w:val="00FB008E"/>
    <w:rsid w:val="00FB1C3E"/>
    <w:rsid w:val="00FB4500"/>
    <w:rsid w:val="00FC2434"/>
    <w:rsid w:val="00FC3863"/>
    <w:rsid w:val="00FC56E0"/>
    <w:rsid w:val="00FC5753"/>
    <w:rsid w:val="00FC7D4F"/>
    <w:rsid w:val="00FD25B9"/>
    <w:rsid w:val="00FD311D"/>
    <w:rsid w:val="00FD397C"/>
    <w:rsid w:val="00FD4682"/>
    <w:rsid w:val="00FD5094"/>
    <w:rsid w:val="00FD5115"/>
    <w:rsid w:val="00FD53C1"/>
    <w:rsid w:val="00FD7593"/>
    <w:rsid w:val="00FD76EB"/>
    <w:rsid w:val="00FE208F"/>
    <w:rsid w:val="00FE30FD"/>
    <w:rsid w:val="00FE42CB"/>
    <w:rsid w:val="00FE4EE1"/>
    <w:rsid w:val="00FE5131"/>
    <w:rsid w:val="00FE54C3"/>
    <w:rsid w:val="00FE617A"/>
    <w:rsid w:val="00FE67B9"/>
    <w:rsid w:val="00FF09B6"/>
    <w:rsid w:val="00FF11AE"/>
    <w:rsid w:val="00FF12BE"/>
    <w:rsid w:val="00FF3D3C"/>
    <w:rsid w:val="00FF554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BF580A"/>
  <w15:chartTrackingRefBased/>
  <w15:docId w15:val="{53A0AEC8-53E2-8D45-B7FB-50ABF2E79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555"/>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DD2162"/>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2162"/>
    <w:pPr>
      <w:keepNext/>
      <w:keepLines/>
      <w:spacing w:before="40"/>
      <w:jc w:val="left"/>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320C"/>
    <w:pPr>
      <w:keepNext/>
      <w:keepLines/>
      <w:spacing w:before="40"/>
      <w:jc w:val="left"/>
      <w:outlineLvl w:val="2"/>
    </w:pPr>
    <w:rPr>
      <w:rFonts w:eastAsiaTheme="majorEastAsia" w:cstheme="majorBidi"/>
      <w:color w:val="1F3763" w:themeColor="accent1" w:themeShade="7F"/>
    </w:rPr>
  </w:style>
  <w:style w:type="paragraph" w:styleId="Heading4">
    <w:name w:val="heading 4"/>
    <w:basedOn w:val="Normal"/>
    <w:next w:val="Normal"/>
    <w:link w:val="Heading4Char"/>
    <w:uiPriority w:val="9"/>
    <w:unhideWhenUsed/>
    <w:qFormat/>
    <w:rsid w:val="00205433"/>
    <w:pPr>
      <w:keepNext/>
      <w:keepLines/>
      <w:spacing w:before="40" w:line="240" w:lineRule="auto"/>
      <w:jc w:val="left"/>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0555"/>
    <w:pPr>
      <w:spacing w:line="240" w:lineRule="auto"/>
      <w:ind w:left="720"/>
      <w:contextualSpacing/>
      <w:jc w:val="left"/>
    </w:pPr>
    <w:rPr>
      <w:rFonts w:asciiTheme="minorHAnsi" w:hAnsiTheme="minorHAnsi"/>
    </w:rPr>
  </w:style>
  <w:style w:type="character" w:styleId="LineNumber">
    <w:name w:val="line number"/>
    <w:basedOn w:val="DefaultParagraphFont"/>
    <w:uiPriority w:val="99"/>
    <w:semiHidden/>
    <w:unhideWhenUsed/>
    <w:rsid w:val="007A0555"/>
  </w:style>
  <w:style w:type="character" w:styleId="CommentReference">
    <w:name w:val="annotation reference"/>
    <w:basedOn w:val="DefaultParagraphFont"/>
    <w:uiPriority w:val="99"/>
    <w:semiHidden/>
    <w:unhideWhenUsed/>
    <w:rsid w:val="000C260D"/>
    <w:rPr>
      <w:sz w:val="16"/>
      <w:szCs w:val="16"/>
    </w:rPr>
  </w:style>
  <w:style w:type="paragraph" w:styleId="CommentText">
    <w:name w:val="annotation text"/>
    <w:basedOn w:val="Normal"/>
    <w:link w:val="CommentTextChar"/>
    <w:uiPriority w:val="99"/>
    <w:unhideWhenUsed/>
    <w:rsid w:val="000C260D"/>
    <w:pPr>
      <w:spacing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rsid w:val="000C260D"/>
    <w:rPr>
      <w:sz w:val="20"/>
      <w:szCs w:val="20"/>
    </w:rPr>
  </w:style>
  <w:style w:type="character" w:customStyle="1" w:styleId="Heading3Char">
    <w:name w:val="Heading 3 Char"/>
    <w:basedOn w:val="DefaultParagraphFont"/>
    <w:link w:val="Heading3"/>
    <w:uiPriority w:val="9"/>
    <w:rsid w:val="00DF320C"/>
    <w:rPr>
      <w:rFonts w:ascii="Times New Roman" w:eastAsiaTheme="majorEastAsia" w:hAnsi="Times New Roman" w:cstheme="majorBidi"/>
      <w:color w:val="1F3763" w:themeColor="accent1" w:themeShade="7F"/>
    </w:rPr>
  </w:style>
  <w:style w:type="character" w:customStyle="1" w:styleId="Heading2Char">
    <w:name w:val="Heading 2 Char"/>
    <w:basedOn w:val="DefaultParagraphFont"/>
    <w:link w:val="Heading2"/>
    <w:uiPriority w:val="9"/>
    <w:rsid w:val="00DD2162"/>
    <w:rPr>
      <w:rFonts w:ascii="Times New Roman" w:eastAsiaTheme="majorEastAsia" w:hAnsi="Times New Roman" w:cstheme="majorBidi"/>
      <w:color w:val="2F5496" w:themeColor="accent1" w:themeShade="BF"/>
      <w:sz w:val="26"/>
      <w:szCs w:val="26"/>
    </w:rPr>
  </w:style>
  <w:style w:type="character" w:customStyle="1" w:styleId="Heading4Char">
    <w:name w:val="Heading 4 Char"/>
    <w:basedOn w:val="DefaultParagraphFont"/>
    <w:link w:val="Heading4"/>
    <w:uiPriority w:val="9"/>
    <w:rsid w:val="00205433"/>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F008DC"/>
    <w:rPr>
      <w:rFonts w:ascii="Times New Roman" w:hAnsi="Times New Roman"/>
    </w:rPr>
  </w:style>
  <w:style w:type="paragraph" w:styleId="Header">
    <w:name w:val="header"/>
    <w:basedOn w:val="Normal"/>
    <w:link w:val="HeaderChar"/>
    <w:uiPriority w:val="99"/>
    <w:unhideWhenUsed/>
    <w:rsid w:val="007238DA"/>
    <w:pPr>
      <w:tabs>
        <w:tab w:val="center" w:pos="4513"/>
        <w:tab w:val="right" w:pos="9026"/>
      </w:tabs>
      <w:spacing w:line="240" w:lineRule="auto"/>
    </w:pPr>
  </w:style>
  <w:style w:type="character" w:customStyle="1" w:styleId="HeaderChar">
    <w:name w:val="Header Char"/>
    <w:basedOn w:val="DefaultParagraphFont"/>
    <w:link w:val="Header"/>
    <w:uiPriority w:val="99"/>
    <w:rsid w:val="007238DA"/>
    <w:rPr>
      <w:rFonts w:ascii="Times New Roman" w:hAnsi="Times New Roman"/>
    </w:rPr>
  </w:style>
  <w:style w:type="paragraph" w:styleId="Footer">
    <w:name w:val="footer"/>
    <w:basedOn w:val="Normal"/>
    <w:link w:val="FooterChar"/>
    <w:uiPriority w:val="99"/>
    <w:unhideWhenUsed/>
    <w:rsid w:val="007238DA"/>
    <w:pPr>
      <w:tabs>
        <w:tab w:val="center" w:pos="4513"/>
        <w:tab w:val="right" w:pos="9026"/>
      </w:tabs>
      <w:spacing w:line="240" w:lineRule="auto"/>
    </w:pPr>
  </w:style>
  <w:style w:type="character" w:customStyle="1" w:styleId="FooterChar">
    <w:name w:val="Footer Char"/>
    <w:basedOn w:val="DefaultParagraphFont"/>
    <w:link w:val="Footer"/>
    <w:uiPriority w:val="99"/>
    <w:rsid w:val="007238DA"/>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52F30"/>
    <w:pPr>
      <w:jc w:val="both"/>
    </w:pPr>
    <w:rPr>
      <w:rFonts w:ascii="Times New Roman" w:hAnsi="Times New Roman"/>
      <w:b/>
      <w:bCs/>
    </w:rPr>
  </w:style>
  <w:style w:type="character" w:customStyle="1" w:styleId="CommentSubjectChar">
    <w:name w:val="Comment Subject Char"/>
    <w:basedOn w:val="CommentTextChar"/>
    <w:link w:val="CommentSubject"/>
    <w:uiPriority w:val="99"/>
    <w:semiHidden/>
    <w:rsid w:val="00252F30"/>
    <w:rPr>
      <w:rFonts w:ascii="Times New Roman" w:hAnsi="Times New Roman"/>
      <w:b/>
      <w:bCs/>
      <w:sz w:val="20"/>
      <w:szCs w:val="20"/>
    </w:rPr>
  </w:style>
  <w:style w:type="paragraph" w:customStyle="1" w:styleId="EndNoteBibliographyTitle">
    <w:name w:val="EndNote Bibliography Title"/>
    <w:basedOn w:val="Normal"/>
    <w:link w:val="EndNoteBibliographyTitleChar"/>
    <w:rsid w:val="004D7D92"/>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4D7D92"/>
    <w:rPr>
      <w:rFonts w:ascii="Times New Roman" w:hAnsi="Times New Roman" w:cs="Times New Roman"/>
      <w:lang w:val="en-US"/>
    </w:rPr>
  </w:style>
  <w:style w:type="paragraph" w:customStyle="1" w:styleId="EndNoteBibliography">
    <w:name w:val="EndNote Bibliography"/>
    <w:basedOn w:val="Normal"/>
    <w:link w:val="EndNoteBibliographyChar"/>
    <w:rsid w:val="004D7D92"/>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4D7D92"/>
    <w:rPr>
      <w:rFonts w:ascii="Times New Roman" w:hAnsi="Times New Roman" w:cs="Times New Roman"/>
      <w:lang w:val="en-US"/>
    </w:rPr>
  </w:style>
  <w:style w:type="character" w:styleId="Hyperlink">
    <w:name w:val="Hyperlink"/>
    <w:basedOn w:val="DefaultParagraphFont"/>
    <w:uiPriority w:val="99"/>
    <w:unhideWhenUsed/>
    <w:rsid w:val="004D7D92"/>
    <w:rPr>
      <w:color w:val="0563C1" w:themeColor="hyperlink"/>
      <w:u w:val="single"/>
    </w:rPr>
  </w:style>
  <w:style w:type="character" w:styleId="UnresolvedMention">
    <w:name w:val="Unresolved Mention"/>
    <w:basedOn w:val="DefaultParagraphFont"/>
    <w:uiPriority w:val="99"/>
    <w:semiHidden/>
    <w:unhideWhenUsed/>
    <w:rsid w:val="004D7D92"/>
    <w:rPr>
      <w:color w:val="605E5C"/>
      <w:shd w:val="clear" w:color="auto" w:fill="E1DFDD"/>
    </w:rPr>
  </w:style>
  <w:style w:type="character" w:customStyle="1" w:styleId="Heading1Char">
    <w:name w:val="Heading 1 Char"/>
    <w:basedOn w:val="DefaultParagraphFont"/>
    <w:link w:val="Heading1"/>
    <w:uiPriority w:val="9"/>
    <w:rsid w:val="00DD2162"/>
    <w:rPr>
      <w:rFonts w:ascii="Times New Roman" w:eastAsiaTheme="majorEastAsia" w:hAnsi="Times New Roman" w:cstheme="majorBidi"/>
      <w:color w:val="2F5496" w:themeColor="accent1" w:themeShade="BF"/>
      <w:sz w:val="32"/>
      <w:szCs w:val="32"/>
    </w:rPr>
  </w:style>
  <w:style w:type="paragraph" w:customStyle="1" w:styleId="paragraph">
    <w:name w:val="paragraph"/>
    <w:basedOn w:val="Normal"/>
    <w:rsid w:val="009A0310"/>
    <w:pPr>
      <w:spacing w:before="100" w:beforeAutospacing="1" w:after="100" w:afterAutospacing="1" w:line="240" w:lineRule="auto"/>
      <w:jc w:val="left"/>
    </w:pPr>
    <w:rPr>
      <w:rFonts w:eastAsia="Times New Roman" w:cs="Times New Roman"/>
      <w:lang w:eastAsia="en-GB"/>
    </w:rPr>
  </w:style>
  <w:style w:type="table" w:styleId="TableGrid">
    <w:name w:val="Table Grid"/>
    <w:basedOn w:val="TableNormal"/>
    <w:uiPriority w:val="39"/>
    <w:rsid w:val="008F54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8014D"/>
    <w:pPr>
      <w:spacing w:before="100" w:beforeAutospacing="1" w:after="100" w:afterAutospacing="1" w:line="240" w:lineRule="auto"/>
      <w:jc w:val="left"/>
    </w:pPr>
    <w:rPr>
      <w:rFonts w:eastAsia="Times New Roman" w:cs="Times New Roman"/>
    </w:rPr>
  </w:style>
  <w:style w:type="table" w:styleId="TableGridLight">
    <w:name w:val="Grid Table Light"/>
    <w:basedOn w:val="TableNormal"/>
    <w:uiPriority w:val="40"/>
    <w:rsid w:val="00D4703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216527">
      <w:bodyDiv w:val="1"/>
      <w:marLeft w:val="0"/>
      <w:marRight w:val="0"/>
      <w:marTop w:val="0"/>
      <w:marBottom w:val="0"/>
      <w:divBdr>
        <w:top w:val="none" w:sz="0" w:space="0" w:color="auto"/>
        <w:left w:val="none" w:sz="0" w:space="0" w:color="auto"/>
        <w:bottom w:val="none" w:sz="0" w:space="0" w:color="auto"/>
        <w:right w:val="none" w:sz="0" w:space="0" w:color="auto"/>
      </w:divBdr>
    </w:div>
    <w:div w:id="400100184">
      <w:bodyDiv w:val="1"/>
      <w:marLeft w:val="0"/>
      <w:marRight w:val="0"/>
      <w:marTop w:val="0"/>
      <w:marBottom w:val="0"/>
      <w:divBdr>
        <w:top w:val="none" w:sz="0" w:space="0" w:color="auto"/>
        <w:left w:val="none" w:sz="0" w:space="0" w:color="auto"/>
        <w:bottom w:val="none" w:sz="0" w:space="0" w:color="auto"/>
        <w:right w:val="none" w:sz="0" w:space="0" w:color="auto"/>
      </w:divBdr>
    </w:div>
    <w:div w:id="506749849">
      <w:bodyDiv w:val="1"/>
      <w:marLeft w:val="0"/>
      <w:marRight w:val="0"/>
      <w:marTop w:val="0"/>
      <w:marBottom w:val="0"/>
      <w:divBdr>
        <w:top w:val="none" w:sz="0" w:space="0" w:color="auto"/>
        <w:left w:val="none" w:sz="0" w:space="0" w:color="auto"/>
        <w:bottom w:val="none" w:sz="0" w:space="0" w:color="auto"/>
        <w:right w:val="none" w:sz="0" w:space="0" w:color="auto"/>
      </w:divBdr>
    </w:div>
    <w:div w:id="645360788">
      <w:bodyDiv w:val="1"/>
      <w:marLeft w:val="0"/>
      <w:marRight w:val="0"/>
      <w:marTop w:val="0"/>
      <w:marBottom w:val="0"/>
      <w:divBdr>
        <w:top w:val="none" w:sz="0" w:space="0" w:color="auto"/>
        <w:left w:val="none" w:sz="0" w:space="0" w:color="auto"/>
        <w:bottom w:val="none" w:sz="0" w:space="0" w:color="auto"/>
        <w:right w:val="none" w:sz="0" w:space="0" w:color="auto"/>
      </w:divBdr>
    </w:div>
    <w:div w:id="719936169">
      <w:bodyDiv w:val="1"/>
      <w:marLeft w:val="0"/>
      <w:marRight w:val="0"/>
      <w:marTop w:val="0"/>
      <w:marBottom w:val="0"/>
      <w:divBdr>
        <w:top w:val="none" w:sz="0" w:space="0" w:color="auto"/>
        <w:left w:val="none" w:sz="0" w:space="0" w:color="auto"/>
        <w:bottom w:val="none" w:sz="0" w:space="0" w:color="auto"/>
        <w:right w:val="none" w:sz="0" w:space="0" w:color="auto"/>
      </w:divBdr>
    </w:div>
    <w:div w:id="752901030">
      <w:bodyDiv w:val="1"/>
      <w:marLeft w:val="0"/>
      <w:marRight w:val="0"/>
      <w:marTop w:val="0"/>
      <w:marBottom w:val="0"/>
      <w:divBdr>
        <w:top w:val="none" w:sz="0" w:space="0" w:color="auto"/>
        <w:left w:val="none" w:sz="0" w:space="0" w:color="auto"/>
        <w:bottom w:val="none" w:sz="0" w:space="0" w:color="auto"/>
        <w:right w:val="none" w:sz="0" w:space="0" w:color="auto"/>
      </w:divBdr>
      <w:divsChild>
        <w:div w:id="1788504073">
          <w:marLeft w:val="0"/>
          <w:marRight w:val="0"/>
          <w:marTop w:val="0"/>
          <w:marBottom w:val="0"/>
          <w:divBdr>
            <w:top w:val="none" w:sz="0" w:space="0" w:color="auto"/>
            <w:left w:val="none" w:sz="0" w:space="0" w:color="auto"/>
            <w:bottom w:val="none" w:sz="0" w:space="0" w:color="auto"/>
            <w:right w:val="none" w:sz="0" w:space="0" w:color="auto"/>
          </w:divBdr>
          <w:divsChild>
            <w:div w:id="1741634354">
              <w:marLeft w:val="0"/>
              <w:marRight w:val="0"/>
              <w:marTop w:val="0"/>
              <w:marBottom w:val="0"/>
              <w:divBdr>
                <w:top w:val="none" w:sz="0" w:space="0" w:color="auto"/>
                <w:left w:val="none" w:sz="0" w:space="0" w:color="auto"/>
                <w:bottom w:val="none" w:sz="0" w:space="0" w:color="auto"/>
                <w:right w:val="none" w:sz="0" w:space="0" w:color="auto"/>
              </w:divBdr>
              <w:divsChild>
                <w:div w:id="219563440">
                  <w:marLeft w:val="0"/>
                  <w:marRight w:val="0"/>
                  <w:marTop w:val="0"/>
                  <w:marBottom w:val="0"/>
                  <w:divBdr>
                    <w:top w:val="none" w:sz="0" w:space="0" w:color="auto"/>
                    <w:left w:val="none" w:sz="0" w:space="0" w:color="auto"/>
                    <w:bottom w:val="none" w:sz="0" w:space="0" w:color="auto"/>
                    <w:right w:val="none" w:sz="0" w:space="0" w:color="auto"/>
                  </w:divBdr>
                </w:div>
                <w:div w:id="54202812">
                  <w:marLeft w:val="0"/>
                  <w:marRight w:val="0"/>
                  <w:marTop w:val="0"/>
                  <w:marBottom w:val="0"/>
                  <w:divBdr>
                    <w:top w:val="none" w:sz="0" w:space="0" w:color="auto"/>
                    <w:left w:val="none" w:sz="0" w:space="0" w:color="auto"/>
                    <w:bottom w:val="none" w:sz="0" w:space="0" w:color="auto"/>
                    <w:right w:val="none" w:sz="0" w:space="0" w:color="auto"/>
                  </w:divBdr>
                </w:div>
              </w:divsChild>
            </w:div>
            <w:div w:id="774132631">
              <w:marLeft w:val="0"/>
              <w:marRight w:val="0"/>
              <w:marTop w:val="0"/>
              <w:marBottom w:val="0"/>
              <w:divBdr>
                <w:top w:val="none" w:sz="0" w:space="0" w:color="auto"/>
                <w:left w:val="none" w:sz="0" w:space="0" w:color="auto"/>
                <w:bottom w:val="none" w:sz="0" w:space="0" w:color="auto"/>
                <w:right w:val="none" w:sz="0" w:space="0" w:color="auto"/>
              </w:divBdr>
              <w:divsChild>
                <w:div w:id="195744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202540">
          <w:marLeft w:val="0"/>
          <w:marRight w:val="0"/>
          <w:marTop w:val="0"/>
          <w:marBottom w:val="0"/>
          <w:divBdr>
            <w:top w:val="none" w:sz="0" w:space="0" w:color="auto"/>
            <w:left w:val="none" w:sz="0" w:space="0" w:color="auto"/>
            <w:bottom w:val="none" w:sz="0" w:space="0" w:color="auto"/>
            <w:right w:val="none" w:sz="0" w:space="0" w:color="auto"/>
          </w:divBdr>
          <w:divsChild>
            <w:div w:id="1436972992">
              <w:marLeft w:val="0"/>
              <w:marRight w:val="0"/>
              <w:marTop w:val="0"/>
              <w:marBottom w:val="0"/>
              <w:divBdr>
                <w:top w:val="none" w:sz="0" w:space="0" w:color="auto"/>
                <w:left w:val="none" w:sz="0" w:space="0" w:color="auto"/>
                <w:bottom w:val="none" w:sz="0" w:space="0" w:color="auto"/>
                <w:right w:val="none" w:sz="0" w:space="0" w:color="auto"/>
              </w:divBdr>
              <w:divsChild>
                <w:div w:id="1446852757">
                  <w:marLeft w:val="0"/>
                  <w:marRight w:val="0"/>
                  <w:marTop w:val="0"/>
                  <w:marBottom w:val="0"/>
                  <w:divBdr>
                    <w:top w:val="none" w:sz="0" w:space="0" w:color="auto"/>
                    <w:left w:val="none" w:sz="0" w:space="0" w:color="auto"/>
                    <w:bottom w:val="none" w:sz="0" w:space="0" w:color="auto"/>
                    <w:right w:val="none" w:sz="0" w:space="0" w:color="auto"/>
                  </w:divBdr>
                </w:div>
                <w:div w:id="84845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914819">
      <w:bodyDiv w:val="1"/>
      <w:marLeft w:val="0"/>
      <w:marRight w:val="0"/>
      <w:marTop w:val="0"/>
      <w:marBottom w:val="0"/>
      <w:divBdr>
        <w:top w:val="none" w:sz="0" w:space="0" w:color="auto"/>
        <w:left w:val="none" w:sz="0" w:space="0" w:color="auto"/>
        <w:bottom w:val="none" w:sz="0" w:space="0" w:color="auto"/>
        <w:right w:val="none" w:sz="0" w:space="0" w:color="auto"/>
      </w:divBdr>
    </w:div>
    <w:div w:id="1084953251">
      <w:bodyDiv w:val="1"/>
      <w:marLeft w:val="0"/>
      <w:marRight w:val="0"/>
      <w:marTop w:val="0"/>
      <w:marBottom w:val="0"/>
      <w:divBdr>
        <w:top w:val="none" w:sz="0" w:space="0" w:color="auto"/>
        <w:left w:val="none" w:sz="0" w:space="0" w:color="auto"/>
        <w:bottom w:val="none" w:sz="0" w:space="0" w:color="auto"/>
        <w:right w:val="none" w:sz="0" w:space="0" w:color="auto"/>
      </w:divBdr>
      <w:divsChild>
        <w:div w:id="2004119428">
          <w:marLeft w:val="0"/>
          <w:marRight w:val="0"/>
          <w:marTop w:val="0"/>
          <w:marBottom w:val="0"/>
          <w:divBdr>
            <w:top w:val="none" w:sz="0" w:space="0" w:color="auto"/>
            <w:left w:val="none" w:sz="0" w:space="0" w:color="auto"/>
            <w:bottom w:val="none" w:sz="0" w:space="0" w:color="auto"/>
            <w:right w:val="none" w:sz="0" w:space="0" w:color="auto"/>
          </w:divBdr>
          <w:divsChild>
            <w:div w:id="1727491386">
              <w:marLeft w:val="0"/>
              <w:marRight w:val="0"/>
              <w:marTop w:val="0"/>
              <w:marBottom w:val="0"/>
              <w:divBdr>
                <w:top w:val="none" w:sz="0" w:space="0" w:color="auto"/>
                <w:left w:val="none" w:sz="0" w:space="0" w:color="auto"/>
                <w:bottom w:val="none" w:sz="0" w:space="0" w:color="auto"/>
                <w:right w:val="none" w:sz="0" w:space="0" w:color="auto"/>
              </w:divBdr>
              <w:divsChild>
                <w:div w:id="154883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014859">
      <w:bodyDiv w:val="1"/>
      <w:marLeft w:val="0"/>
      <w:marRight w:val="0"/>
      <w:marTop w:val="0"/>
      <w:marBottom w:val="0"/>
      <w:divBdr>
        <w:top w:val="none" w:sz="0" w:space="0" w:color="auto"/>
        <w:left w:val="none" w:sz="0" w:space="0" w:color="auto"/>
        <w:bottom w:val="none" w:sz="0" w:space="0" w:color="auto"/>
        <w:right w:val="none" w:sz="0" w:space="0" w:color="auto"/>
      </w:divBdr>
    </w:div>
    <w:div w:id="1484003069">
      <w:bodyDiv w:val="1"/>
      <w:marLeft w:val="0"/>
      <w:marRight w:val="0"/>
      <w:marTop w:val="0"/>
      <w:marBottom w:val="0"/>
      <w:divBdr>
        <w:top w:val="none" w:sz="0" w:space="0" w:color="auto"/>
        <w:left w:val="none" w:sz="0" w:space="0" w:color="auto"/>
        <w:bottom w:val="none" w:sz="0" w:space="0" w:color="auto"/>
        <w:right w:val="none" w:sz="0" w:space="0" w:color="auto"/>
      </w:divBdr>
    </w:div>
    <w:div w:id="1544054141">
      <w:bodyDiv w:val="1"/>
      <w:marLeft w:val="0"/>
      <w:marRight w:val="0"/>
      <w:marTop w:val="0"/>
      <w:marBottom w:val="0"/>
      <w:divBdr>
        <w:top w:val="none" w:sz="0" w:space="0" w:color="auto"/>
        <w:left w:val="none" w:sz="0" w:space="0" w:color="auto"/>
        <w:bottom w:val="none" w:sz="0" w:space="0" w:color="auto"/>
        <w:right w:val="none" w:sz="0" w:space="0" w:color="auto"/>
      </w:divBdr>
    </w:div>
    <w:div w:id="1820340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badge/latestdoi/51848608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0FF50-0631-764B-9E4D-93C20DF67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8554</Words>
  <Characters>48758</Characters>
  <Application>Microsoft Office Word</Application>
  <DocSecurity>4</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aber</dc:creator>
  <cp:keywords/>
  <dc:description/>
  <cp:lastModifiedBy>Karen Drake</cp:lastModifiedBy>
  <cp:revision>2</cp:revision>
  <cp:lastPrinted>2023-03-27T20:08:00Z</cp:lastPrinted>
  <dcterms:created xsi:type="dcterms:W3CDTF">2023-09-12T08:50:00Z</dcterms:created>
  <dcterms:modified xsi:type="dcterms:W3CDTF">2023-09-12T08:50:00Z</dcterms:modified>
</cp:coreProperties>
</file>